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653698" w14:textId="3681CAD9" w:rsidR="00AA2C51" w:rsidRDefault="00B57FAB" w:rsidP="00B57FAB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Supplementary </w:t>
      </w:r>
      <w:r w:rsidR="00AA2C51" w:rsidRPr="00DF73E6">
        <w:rPr>
          <w:rFonts w:ascii="Arial" w:hAnsi="Arial" w:cs="Arial"/>
          <w:b/>
          <w:sz w:val="24"/>
          <w:szCs w:val="24"/>
        </w:rPr>
        <w:t xml:space="preserve">Table </w:t>
      </w:r>
      <w:r>
        <w:rPr>
          <w:rFonts w:ascii="Arial" w:hAnsi="Arial" w:cs="Arial"/>
          <w:b/>
          <w:sz w:val="24"/>
          <w:szCs w:val="24"/>
        </w:rPr>
        <w:t>S2</w:t>
      </w:r>
      <w:r w:rsidR="00AA2C51" w:rsidRPr="00161713">
        <w:rPr>
          <w:rFonts w:ascii="Arial" w:hAnsi="Arial" w:cs="Arial"/>
          <w:sz w:val="24"/>
          <w:szCs w:val="24"/>
        </w:rPr>
        <w:t xml:space="preserve"> Overview of imputation accuracies and allele imputation error rate (AIER) for imputation of 50k genotypes in livestock species other than dairy cattle.</w:t>
      </w:r>
    </w:p>
    <w:tbl>
      <w:tblPr>
        <w:tblW w:w="14556" w:type="dxa"/>
        <w:tblInd w:w="93" w:type="dxa"/>
        <w:tblLook w:val="04A0" w:firstRow="1" w:lastRow="0" w:firstColumn="1" w:lastColumn="0" w:noHBand="0" w:noVBand="1"/>
      </w:tblPr>
      <w:tblGrid>
        <w:gridCol w:w="893"/>
        <w:gridCol w:w="999"/>
        <w:gridCol w:w="2376"/>
        <w:gridCol w:w="1452"/>
        <w:gridCol w:w="1950"/>
        <w:gridCol w:w="850"/>
        <w:gridCol w:w="767"/>
        <w:gridCol w:w="1016"/>
        <w:gridCol w:w="645"/>
        <w:gridCol w:w="706"/>
        <w:gridCol w:w="706"/>
        <w:gridCol w:w="645"/>
        <w:gridCol w:w="645"/>
        <w:gridCol w:w="906"/>
      </w:tblGrid>
      <w:tr w:rsidR="00C04B86" w:rsidRPr="00F01EA0" w14:paraId="20DD7029" w14:textId="77777777" w:rsidTr="00C04B86">
        <w:trPr>
          <w:trHeight w:val="330"/>
        </w:trPr>
        <w:tc>
          <w:tcPr>
            <w:tcW w:w="8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EC505F" w14:textId="77777777" w:rsidR="00C04B86" w:rsidRPr="00F01EA0" w:rsidRDefault="00C04B86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as</w:t>
            </w:r>
            <w:r w:rsidRPr="00D401C3">
              <w:rPr>
                <w:rFonts w:ascii="Arial" w:eastAsia="Times New Roman" w:hAnsi="Arial" w:cs="Arial"/>
                <w:color w:val="000000"/>
                <w:sz w:val="22"/>
                <w:vertAlign w:val="superscript"/>
                <w:lang w:eastAsia="en-GB"/>
              </w:rPr>
              <w:t>1</w:t>
            </w:r>
          </w:p>
        </w:tc>
        <w:tc>
          <w:tcPr>
            <w:tcW w:w="9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D3F63F" w14:textId="77777777" w:rsidR="00C04B86" w:rsidRPr="00F01EA0" w:rsidRDefault="00C04B86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Species</w:t>
            </w:r>
          </w:p>
        </w:tc>
        <w:tc>
          <w:tcPr>
            <w:tcW w:w="23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9AAF64" w14:textId="77777777" w:rsidR="00C04B86" w:rsidRPr="00F01EA0" w:rsidRDefault="00C04B86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Reference</w:t>
            </w:r>
          </w:p>
        </w:tc>
        <w:tc>
          <w:tcPr>
            <w:tcW w:w="14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478DBB" w14:textId="6F546A45" w:rsidR="00C04B86" w:rsidRPr="00F01EA0" w:rsidRDefault="00B75DA8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Imputation</w:t>
            </w:r>
            <w:r w:rsidR="00C04B86">
              <w:rPr>
                <w:rFonts w:ascii="Arial" w:eastAsia="Times New Roman" w:hAnsi="Arial" w:cs="Arial"/>
                <w:color w:val="000000"/>
                <w:sz w:val="22"/>
                <w:vertAlign w:val="superscript"/>
                <w:lang w:eastAsia="en-GB"/>
              </w:rPr>
              <w:t>2</w:t>
            </w:r>
          </w:p>
        </w:tc>
        <w:tc>
          <w:tcPr>
            <w:tcW w:w="19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15292E" w14:textId="77777777" w:rsidR="00C04B86" w:rsidRPr="00F01EA0" w:rsidRDefault="00C04B86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reed / Strain</w:t>
            </w:r>
          </w:p>
        </w:tc>
        <w:tc>
          <w:tcPr>
            <w:tcW w:w="161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A5C465" w14:textId="1CC5CF1F" w:rsidR="00C04B86" w:rsidRPr="00F01EA0" w:rsidRDefault="00C04B8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op</w:t>
            </w: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ulation</w:t>
            </w:r>
          </w:p>
        </w:tc>
        <w:tc>
          <w:tcPr>
            <w:tcW w:w="5269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6C03DF" w14:textId="369750A1" w:rsidR="00C04B86" w:rsidRPr="00F01EA0" w:rsidRDefault="00C04B8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Low density </w:t>
            </w:r>
            <w:r w:rsidR="00DE0B3F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anel</w:t>
            </w:r>
          </w:p>
        </w:tc>
      </w:tr>
      <w:tr w:rsidR="00FF1370" w:rsidRPr="00F01EA0" w14:paraId="440E3BBE" w14:textId="77777777" w:rsidTr="0092338B">
        <w:trPr>
          <w:trHeight w:val="345"/>
        </w:trPr>
        <w:tc>
          <w:tcPr>
            <w:tcW w:w="8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A2488D1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6A1B569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 </w:t>
            </w:r>
          </w:p>
        </w:tc>
        <w:tc>
          <w:tcPr>
            <w:tcW w:w="23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4B93DCF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 </w:t>
            </w:r>
          </w:p>
        </w:tc>
        <w:tc>
          <w:tcPr>
            <w:tcW w:w="14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184FEAC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 </w:t>
            </w:r>
          </w:p>
        </w:tc>
        <w:tc>
          <w:tcPr>
            <w:tcW w:w="19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62AE978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74B8A64" w14:textId="77777777" w:rsidR="00D401C3" w:rsidRPr="00F01EA0" w:rsidRDefault="00D401C3" w:rsidP="0092338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Ref.</w:t>
            </w:r>
          </w:p>
        </w:tc>
        <w:tc>
          <w:tcPr>
            <w:tcW w:w="7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8090A74" w14:textId="77777777" w:rsidR="00D401C3" w:rsidRPr="00F01EA0" w:rsidRDefault="00D401C3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Val.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DE2BBCF" w14:textId="77777777" w:rsidR="00D401C3" w:rsidRPr="00F01EA0" w:rsidRDefault="00D401C3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384/450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E4BF2D3" w14:textId="77777777" w:rsidR="00D401C3" w:rsidRPr="00F01EA0" w:rsidRDefault="00D401C3" w:rsidP="00626FC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741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2AF87F5" w14:textId="77777777" w:rsidR="00D401C3" w:rsidRPr="00F01EA0" w:rsidRDefault="00D401C3" w:rsidP="00626FC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000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2FF8CDB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468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0CB9903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3k</w:t>
            </w:r>
            <w:r w:rsidRPr="00F01EA0">
              <w:rPr>
                <w:rFonts w:ascii="Arial" w:eastAsia="Times New Roman" w:hAnsi="Arial" w:cs="Arial"/>
                <w:color w:val="000000"/>
                <w:sz w:val="22"/>
                <w:vertAlign w:val="superscript"/>
                <w:lang w:eastAsia="en-GB"/>
              </w:rPr>
              <w:t>3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DB9A756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5k</w:t>
            </w:r>
          </w:p>
        </w:tc>
        <w:tc>
          <w:tcPr>
            <w:tcW w:w="9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6555E44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6k/7k</w:t>
            </w:r>
            <w:r w:rsidRPr="00F01EA0">
              <w:rPr>
                <w:rFonts w:ascii="Arial" w:eastAsia="Times New Roman" w:hAnsi="Arial" w:cs="Arial"/>
                <w:color w:val="000000"/>
                <w:sz w:val="22"/>
                <w:vertAlign w:val="superscript"/>
                <w:lang w:eastAsia="en-GB"/>
              </w:rPr>
              <w:t>4</w:t>
            </w:r>
          </w:p>
        </w:tc>
      </w:tr>
      <w:tr w:rsidR="00FF1370" w:rsidRPr="00F01EA0" w14:paraId="53F8D03C" w14:textId="77777777" w:rsidTr="0092338B">
        <w:trPr>
          <w:trHeight w:val="300"/>
        </w:trPr>
        <w:tc>
          <w:tcPr>
            <w:tcW w:w="8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16D2F2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cc</w:t>
            </w: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A76F79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eef</w:t>
            </w:r>
          </w:p>
        </w:tc>
        <w:tc>
          <w:tcPr>
            <w:tcW w:w="23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6C3B9E" w14:textId="77777777" w:rsidR="00FF1370" w:rsidRPr="0069163B" w:rsidRDefault="00EC4B72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hyperlink r:id="rId10" w:anchor="RANGE!_ENREF_11" w:tooltip="Dassonneville, 2012 #1854" w:history="1">
              <w:proofErr w:type="spellStart"/>
              <w:r w:rsidR="00FF1370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>Dassonneville</w:t>
              </w:r>
              <w:proofErr w:type="spellEnd"/>
              <w:r w:rsidR="00FF1370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 xml:space="preserve"> </w:t>
              </w:r>
              <w:r w:rsidR="00573F6C" w:rsidRPr="00573F6C">
                <w:rPr>
                  <w:rFonts w:ascii="Arial" w:eastAsia="Times New Roman" w:hAnsi="Arial" w:cs="Arial"/>
                  <w:i/>
                  <w:sz w:val="22"/>
                  <w:lang w:eastAsia="en-GB"/>
                </w:rPr>
                <w:t>et al.</w:t>
              </w:r>
              <w:r w:rsidR="00FF1370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 xml:space="preserve"> (2012)</w:t>
              </w:r>
            </w:hyperlink>
          </w:p>
        </w:tc>
        <w:tc>
          <w:tcPr>
            <w:tcW w:w="14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37DAE3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eagle</w:t>
            </w:r>
          </w:p>
        </w:tc>
        <w:tc>
          <w:tcPr>
            <w:tcW w:w="19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D52309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Blonde </w:t>
            </w: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'Aquitaine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ADF1AE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754</w:t>
            </w:r>
          </w:p>
        </w:tc>
        <w:tc>
          <w:tcPr>
            <w:tcW w:w="7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1D58C8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37</w:t>
            </w:r>
          </w:p>
        </w:tc>
        <w:tc>
          <w:tcPr>
            <w:tcW w:w="10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E3CFD0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A852A1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76ABD3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AAA67B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C17494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0.88</w:t>
            </w:r>
          </w:p>
        </w:tc>
        <w:tc>
          <w:tcPr>
            <w:tcW w:w="64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A23EF1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5549B1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0.92</w:t>
            </w:r>
          </w:p>
        </w:tc>
      </w:tr>
      <w:tr w:rsidR="00FF1370" w:rsidRPr="00F01EA0" w14:paraId="1192374F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5982D7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FD1AF2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attle</w:t>
            </w: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FF692B" w14:textId="77777777" w:rsidR="00FF1370" w:rsidRPr="0069163B" w:rsidRDefault="00EC4B72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hyperlink r:id="rId11" w:anchor="RANGE!_ENREF_46" w:tooltip="Sun, 2012 #2576" w:history="1">
              <w:r w:rsidR="00FF1370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 xml:space="preserve">Sun </w:t>
              </w:r>
              <w:r w:rsidR="00573F6C" w:rsidRPr="00573F6C">
                <w:rPr>
                  <w:rFonts w:ascii="Arial" w:eastAsia="Times New Roman" w:hAnsi="Arial" w:cs="Arial"/>
                  <w:i/>
                  <w:sz w:val="22"/>
                  <w:lang w:eastAsia="en-GB"/>
                </w:rPr>
                <w:t>et al.</w:t>
              </w:r>
              <w:r w:rsidR="00FF1370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 xml:space="preserve"> (2012)</w:t>
              </w:r>
            </w:hyperlink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725364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eagle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F5E2B7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ng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0779F3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,281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DE0F3C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777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FB2DDD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1B528C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3AA7D8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45BAED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20C513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3565D6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9086DB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</w:tr>
      <w:tr w:rsidR="00FF1370" w:rsidRPr="00F01EA0" w14:paraId="66565DCE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608A92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B0D7B5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501E56" w14:textId="77777777" w:rsidR="00FF1370" w:rsidRPr="0069163B" w:rsidRDefault="00EC4B72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hyperlink r:id="rId12" w:anchor="RANGE!_ENREF_31" w:tooltip="Huang, 2012 #2113" w:history="1">
              <w:r w:rsidR="00FF1370" w:rsidRPr="0069163B">
                <w:rPr>
                  <w:rFonts w:ascii="Arial" w:eastAsia="Times New Roman" w:hAnsi="Arial" w:cs="Arial"/>
                  <w:sz w:val="22"/>
                  <w:lang w:val="nl-NL" w:eastAsia="en-GB"/>
                </w:rPr>
                <w:t xml:space="preserve">Huang </w:t>
              </w:r>
              <w:r w:rsidR="00573F6C" w:rsidRPr="00573F6C">
                <w:rPr>
                  <w:rFonts w:ascii="Arial" w:eastAsia="Times New Roman" w:hAnsi="Arial" w:cs="Arial"/>
                  <w:i/>
                  <w:sz w:val="22"/>
                  <w:lang w:val="nl-NL" w:eastAsia="en-GB"/>
                </w:rPr>
                <w:t>et al.</w:t>
              </w:r>
              <w:r w:rsidR="00FF1370" w:rsidRPr="0069163B">
                <w:rPr>
                  <w:rFonts w:ascii="Arial" w:eastAsia="Times New Roman" w:hAnsi="Arial" w:cs="Arial"/>
                  <w:sz w:val="22"/>
                  <w:lang w:val="nl-NL" w:eastAsia="en-GB"/>
                </w:rPr>
                <w:t xml:space="preserve"> (2012b)</w:t>
              </w:r>
            </w:hyperlink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A88C15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DagPHASE</w:t>
            </w:r>
            <w:proofErr w:type="spellEnd"/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12B602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Hereford</w:t>
            </w:r>
            <w:proofErr w:type="spellEnd"/>
            <w:r w:rsidRPr="00F01EA0"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 xml:space="preserve"> (L1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DD1CEE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183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ABBBC4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57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4F17DC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531B9A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56C421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AEF004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3AB4FA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0.97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3DA779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4E9FD3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</w:tr>
      <w:tr w:rsidR="00FF1370" w:rsidRPr="00F01EA0" w14:paraId="482C887D" w14:textId="77777777" w:rsidTr="0092338B">
        <w:trPr>
          <w:trHeight w:val="304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59A737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70BAB9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B851EE" w14:textId="77777777" w:rsidR="00FF1370" w:rsidRPr="0069163B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2BE1B7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agPHASE</w:t>
            </w:r>
            <w:proofErr w:type="spellEnd"/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7F038B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ereford (AHA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B7D213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49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02EFEE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62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BB4CD0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7E88C0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5108A4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C53BB8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90C7E6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0.84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51BC64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B50923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</w:tr>
      <w:tr w:rsidR="00FF1370" w:rsidRPr="00F01EA0" w14:paraId="61C80CED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F7CF827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848DAB8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DFB83B6" w14:textId="28174E08" w:rsidR="00FF1370" w:rsidRPr="0069163B" w:rsidRDefault="00EE5DD6" w:rsidP="000D0FBA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 xml:space="preserve">Berry </w:t>
            </w:r>
            <w:r w:rsidRPr="00EE5DD6">
              <w:rPr>
                <w:rFonts w:ascii="Arial" w:eastAsia="Times New Roman" w:hAnsi="Arial" w:cs="Arial"/>
                <w:i/>
                <w:sz w:val="22"/>
                <w:lang w:eastAsia="en-GB"/>
              </w:rPr>
              <w:t>et al.</w:t>
            </w:r>
            <w:r>
              <w:rPr>
                <w:rFonts w:ascii="Arial" w:eastAsia="Times New Roman" w:hAnsi="Arial" w:cs="Arial"/>
                <w:sz w:val="22"/>
                <w:lang w:eastAsia="en-GB"/>
              </w:rPr>
              <w:t xml:space="preserve"> </w:t>
            </w:r>
            <w:r w:rsidR="00FF1370">
              <w:rPr>
                <w:rFonts w:ascii="Arial" w:eastAsia="Times New Roman" w:hAnsi="Arial" w:cs="Arial"/>
                <w:sz w:val="22"/>
                <w:lang w:eastAsia="en-GB"/>
              </w:rPr>
              <w:fldChar w:fldCharType="begin"/>
            </w:r>
            <w:r w:rsidR="000D0FBA">
              <w:rPr>
                <w:rFonts w:ascii="Arial" w:eastAsia="Times New Roman" w:hAnsi="Arial" w:cs="Arial"/>
                <w:sz w:val="22"/>
                <w:lang w:eastAsia="en-GB"/>
              </w:rPr>
              <w:instrText xml:space="preserve"> ADDIN EN.CITE &lt;EndNote&gt;&lt;Cite ExcludeAuth="1"&gt;&lt;Author&gt;Berry&lt;/Author&gt;&lt;Year&gt;2014&lt;/Year&gt;&lt;RecNum&gt;2806&lt;/RecNum&gt;&lt;DisplayText&gt;(2014)&lt;/DisplayText&gt;&lt;record&gt;&lt;rec-number&gt;2806&lt;/rec-number&gt;&lt;foreign-keys&gt;&lt;key app="EN" db-id="9w9rra9xp2z528es0r8v2ddjrvv2xrrdwpd9" timestamp="1386746366"&gt;2806&lt;/key&gt;&lt;/foreign-keys&gt;&lt;ref-type name="Journal Article"&gt;17&lt;/ref-type&gt;&lt;contributors&gt;&lt;authors&gt;&lt;author&gt;Berry, D. P.&lt;/author&gt;&lt;author&gt;McClure, M. C.&lt;/author&gt;&lt;author&gt;Mullen, M. P.&lt;/author&gt;&lt;/authors&gt;&lt;/contributors&gt;&lt;titles&gt;&lt;title&gt;Within- and across-breed imputation of high-density genotypes in dairy and beef cattle from medium- and low-density genotypes&lt;/title&gt;&lt;secondary-title&gt;Journal of Animal Breeding and Genetics&lt;/secondary-title&gt;&lt;alt-title&gt;J. Anim. Breed. Genet.&lt;/alt-title&gt;&lt;/titles&gt;&lt;periodical&gt;&lt;full-title&gt;Journal Of Animal Breeding And Genetics&lt;/full-title&gt;&lt;/periodical&gt;&lt;pages&gt;Published ahead of print.&lt;/pages&gt;&lt;keywords&gt;&lt;keyword&gt;Illumina&lt;/keyword&gt;&lt;keyword&gt;Beagle&lt;/keyword&gt;&lt;keyword&gt;impute&lt;/keyword&gt;&lt;keyword&gt;genotype&lt;/keyword&gt;&lt;keyword&gt;genomic selection&lt;/keyword&gt;&lt;/keywords&gt;&lt;dates&gt;&lt;year&gt;2014&lt;/year&gt;&lt;/dates&gt;&lt;isbn&gt;1439-0388&lt;/isbn&gt;&lt;urls&gt;&lt;related-urls&gt;&lt;url&gt;http://dx.doi.org/10.1111/jbg.12067&lt;/url&gt;&lt;/related-urls&gt;&lt;/urls&gt;&lt;electronic-resource-num&gt;10.1111/jbg.12067&lt;/electronic-resource-num&gt;&lt;/record&gt;&lt;/Cite&gt;&lt;/EndNote&gt;</w:instrText>
            </w:r>
            <w:r w:rsidR="00FF1370">
              <w:rPr>
                <w:rFonts w:ascii="Arial" w:eastAsia="Times New Roman" w:hAnsi="Arial" w:cs="Arial"/>
                <w:sz w:val="22"/>
                <w:lang w:eastAsia="en-GB"/>
              </w:rPr>
              <w:fldChar w:fldCharType="separate"/>
            </w:r>
            <w:r w:rsidR="000D0FBA">
              <w:rPr>
                <w:rFonts w:ascii="Arial" w:eastAsia="Times New Roman" w:hAnsi="Arial" w:cs="Arial"/>
                <w:noProof/>
                <w:sz w:val="22"/>
                <w:lang w:eastAsia="en-GB"/>
              </w:rPr>
              <w:t>(</w:t>
            </w:r>
            <w:hyperlink w:anchor="_ENREF_4" w:tooltip="Berry, 2014 #2806" w:history="1">
              <w:r w:rsidR="000D0FBA">
                <w:rPr>
                  <w:rFonts w:ascii="Arial" w:eastAsia="Times New Roman" w:hAnsi="Arial" w:cs="Arial"/>
                  <w:noProof/>
                  <w:sz w:val="22"/>
                  <w:lang w:eastAsia="en-GB"/>
                </w:rPr>
                <w:t>2014</w:t>
              </w:r>
            </w:hyperlink>
            <w:r w:rsidR="000D0FBA">
              <w:rPr>
                <w:rFonts w:ascii="Arial" w:eastAsia="Times New Roman" w:hAnsi="Arial" w:cs="Arial"/>
                <w:noProof/>
                <w:sz w:val="22"/>
                <w:lang w:eastAsia="en-GB"/>
              </w:rPr>
              <w:t>)</w:t>
            </w:r>
            <w:r w:rsidR="00FF1370">
              <w:rPr>
                <w:rFonts w:ascii="Arial" w:eastAsia="Times New Roman" w:hAnsi="Arial" w:cs="Arial"/>
                <w:sz w:val="22"/>
                <w:lang w:eastAsia="en-GB"/>
              </w:rPr>
              <w:fldChar w:fldCharType="end"/>
            </w: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4F89FCF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eagle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1176EA3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berdeen Ang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FC4407" w14:textId="77777777" w:rsidR="00FF1370" w:rsidRPr="00F01EA0" w:rsidRDefault="00FF1370" w:rsidP="00626FC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,424</w:t>
            </w:r>
            <w:r w:rsidRPr="00D67E87">
              <w:rPr>
                <w:rFonts w:ascii="Arial" w:eastAsia="Times New Roman" w:hAnsi="Arial" w:cs="Arial"/>
                <w:color w:val="000000"/>
                <w:sz w:val="22"/>
                <w:vertAlign w:val="superscript"/>
                <w:lang w:eastAsia="en-GB"/>
              </w:rPr>
              <w:t>6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CA67BC" w14:textId="77777777" w:rsidR="00FF1370" w:rsidRPr="00EE5DD6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E5DD6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7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1FA4AB3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A107FBB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6010671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0611144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6E02D0D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12D3347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E14DF51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0.94</w:t>
            </w:r>
          </w:p>
        </w:tc>
      </w:tr>
      <w:tr w:rsidR="00FF1370" w:rsidRPr="00F01EA0" w14:paraId="5D376715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2A4CC85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746DDCA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4B74F33" w14:textId="77777777" w:rsidR="00FF1370" w:rsidRPr="00EE5DD6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7660F93" w14:textId="77777777" w:rsidR="00FF1370" w:rsidRPr="00EE5DD6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1704F26" w14:textId="77777777" w:rsidR="00FF1370" w:rsidRPr="00EE5DD6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E5DD6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elgian Blu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C9928FD" w14:textId="77777777" w:rsidR="00FF1370" w:rsidRPr="00EE5DD6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,424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AC656FE" w14:textId="77777777" w:rsidR="00FF1370" w:rsidRPr="00EE5DD6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E5DD6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5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040E7D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4AC9E70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D46FE09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78C86D3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51D012E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4C301DA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82ACE41" w14:textId="77777777" w:rsidR="00FF1370" w:rsidRPr="00EE5DD6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E5DD6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0.93</w:t>
            </w:r>
          </w:p>
        </w:tc>
      </w:tr>
      <w:tr w:rsidR="00FF1370" w:rsidRPr="00F01EA0" w14:paraId="6DC2208C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17A77CE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252F83F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40A5DA2" w14:textId="77777777" w:rsidR="00FF1370" w:rsidRPr="00EE5DD6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CB6D40A" w14:textId="77777777" w:rsidR="00FF1370" w:rsidRPr="00EE5DD6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CF14259" w14:textId="77777777" w:rsidR="00FF1370" w:rsidRPr="00EE5DD6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EE5DD6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arolais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E8B2B72" w14:textId="77777777" w:rsidR="00FF1370" w:rsidRPr="00EE5DD6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,424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C0E8974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 w:rsidRPr="00EE5DD6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8</w:t>
            </w: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4BC2D90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22CC20E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A1D7DA3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86994ED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5834994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8AA6173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B693279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0.95</w:t>
            </w:r>
          </w:p>
        </w:tc>
      </w:tr>
      <w:tr w:rsidR="00FF1370" w:rsidRPr="00F01EA0" w14:paraId="53C9DF23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B679DD5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11EE1B3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8C56A63" w14:textId="77777777" w:rsidR="00FF1370" w:rsidRPr="0069163B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88F5A6A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E8C777D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Hereford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DD0CE3A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,424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E845C6A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45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6DA2413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9A6D761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0A15C10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95591A7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2C18437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4FA2167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E023CB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0.95</w:t>
            </w:r>
          </w:p>
        </w:tc>
      </w:tr>
      <w:tr w:rsidR="00FF1370" w:rsidRPr="00F01EA0" w14:paraId="2ADA86E8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2822AFE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6B80D9E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DEF3AD8" w14:textId="77777777" w:rsidR="00FF1370" w:rsidRPr="0069163B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DB15626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742B603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Limousi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54D7280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,424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72E5113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22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E8FEB3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37FE6BB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CC35545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CAB20E4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C19A916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F789E29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1587DB0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0.94</w:t>
            </w:r>
          </w:p>
        </w:tc>
      </w:tr>
      <w:tr w:rsidR="00FF1370" w:rsidRPr="00F01EA0" w14:paraId="06E9BB84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C762E14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CD266CA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EBE560F" w14:textId="77777777" w:rsidR="00FF1370" w:rsidRPr="0069163B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6F84EE5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EF7920B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Simmental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AAA6439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,424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5D3A957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8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4141EC9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2EDD6FE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95D9D2C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7638517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FF5909B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AB96E91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6D36580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0.93</w:t>
            </w:r>
          </w:p>
        </w:tc>
      </w:tr>
      <w:tr w:rsidR="00FF1370" w:rsidRPr="00F01EA0" w14:paraId="2408E8F9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CB6C87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0F4C03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igs</w:t>
            </w: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E3E82E" w14:textId="77777777" w:rsidR="00FF1370" w:rsidRPr="0069163B" w:rsidRDefault="00EC4B72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hyperlink r:id="rId13" w:anchor="RANGE!_ENREF_30" w:tooltip="Huang, 2012 #1921" w:history="1">
              <w:r w:rsidR="00FF1370" w:rsidRPr="0069163B">
                <w:rPr>
                  <w:rFonts w:ascii="Arial" w:eastAsia="Times New Roman" w:hAnsi="Arial" w:cs="Arial"/>
                  <w:sz w:val="22"/>
                  <w:lang w:val="nl-NL" w:eastAsia="en-GB"/>
                </w:rPr>
                <w:t xml:space="preserve">Huang </w:t>
              </w:r>
              <w:r w:rsidR="00573F6C" w:rsidRPr="00573F6C">
                <w:rPr>
                  <w:rFonts w:ascii="Arial" w:eastAsia="Times New Roman" w:hAnsi="Arial" w:cs="Arial"/>
                  <w:i/>
                  <w:sz w:val="22"/>
                  <w:lang w:val="nl-NL" w:eastAsia="en-GB"/>
                </w:rPr>
                <w:t>et al.</w:t>
              </w:r>
              <w:r w:rsidR="00FF1370" w:rsidRPr="0069163B">
                <w:rPr>
                  <w:rFonts w:ascii="Arial" w:eastAsia="Times New Roman" w:hAnsi="Arial" w:cs="Arial"/>
                  <w:sz w:val="22"/>
                  <w:lang w:val="nl-NL" w:eastAsia="en-GB"/>
                </w:rPr>
                <w:t xml:space="preserve"> (2012a)</w:t>
              </w:r>
            </w:hyperlink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4F056E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AlphaImpute</w:t>
            </w:r>
            <w:proofErr w:type="spellEnd"/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9002D6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NA</w:t>
            </w:r>
            <w:r w:rsidRPr="00F01EA0">
              <w:rPr>
                <w:rFonts w:ascii="Arial" w:eastAsia="Times New Roman" w:hAnsi="Arial" w:cs="Arial"/>
                <w:color w:val="000000"/>
                <w:sz w:val="22"/>
                <w:vertAlign w:val="superscript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C99638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2,699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94D150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98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2EC447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0.94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2CA5F2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E6F9B3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061820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D86421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0.97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864465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FA9A94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0.98</w:t>
            </w:r>
          </w:p>
        </w:tc>
      </w:tr>
      <w:tr w:rsidR="00FF1370" w:rsidRPr="00F01EA0" w14:paraId="77F452D7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DE5DB2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BD22D8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EEA69D" w14:textId="77777777" w:rsidR="00FF1370" w:rsidRPr="0069163B" w:rsidRDefault="00EC4B72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hyperlink r:id="rId14" w:anchor="RANGE!_ENREF_56" w:tooltip="Wellmann, 2013 #2589" w:history="1">
              <w:r w:rsidR="00FF1370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 xml:space="preserve">Wellman </w:t>
              </w:r>
              <w:r w:rsidR="00573F6C" w:rsidRPr="00573F6C">
                <w:rPr>
                  <w:rFonts w:ascii="Arial" w:eastAsia="Times New Roman" w:hAnsi="Arial" w:cs="Arial"/>
                  <w:i/>
                  <w:sz w:val="22"/>
                  <w:lang w:eastAsia="en-GB"/>
                </w:rPr>
                <w:t>et al.</w:t>
              </w:r>
              <w:r w:rsidR="00FF1370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 xml:space="preserve"> (2013)</w:t>
              </w:r>
            </w:hyperlink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7AAF52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eagle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A4D846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ietrai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09B617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795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9B8732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00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9E3FF1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0.89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07AB8F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0.93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4D70D5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EE53CD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0.95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11B0B2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0.98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B4729B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9D8B43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</w:tr>
      <w:tr w:rsidR="00FF1370" w:rsidRPr="00F01EA0" w14:paraId="21AB3EC1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1B0993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4B35D3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5CCF5F" w14:textId="77777777" w:rsidR="00FF1370" w:rsidRPr="0069163B" w:rsidRDefault="00EC4B72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hyperlink r:id="rId15" w:anchor="RANGE!_ENREF_15" w:tooltip="Duarte, 2013 #2573" w:history="1">
              <w:r w:rsidR="00FF1370" w:rsidRPr="0069163B">
                <w:rPr>
                  <w:rFonts w:ascii="Arial" w:eastAsia="Times New Roman" w:hAnsi="Arial" w:cs="Arial"/>
                  <w:sz w:val="22"/>
                  <w:lang w:val="nl-NL" w:eastAsia="en-GB"/>
                </w:rPr>
                <w:t xml:space="preserve">Duarte </w:t>
              </w:r>
              <w:r w:rsidR="00573F6C" w:rsidRPr="00573F6C">
                <w:rPr>
                  <w:rFonts w:ascii="Arial" w:eastAsia="Times New Roman" w:hAnsi="Arial" w:cs="Arial"/>
                  <w:i/>
                  <w:sz w:val="22"/>
                  <w:lang w:val="nl-NL" w:eastAsia="en-GB"/>
                </w:rPr>
                <w:t>et al.</w:t>
              </w:r>
              <w:r w:rsidR="00FF1370" w:rsidRPr="0069163B">
                <w:rPr>
                  <w:rFonts w:ascii="Arial" w:eastAsia="Times New Roman" w:hAnsi="Arial" w:cs="Arial"/>
                  <w:sz w:val="22"/>
                  <w:lang w:val="nl-NL" w:eastAsia="en-GB"/>
                </w:rPr>
                <w:t xml:space="preserve"> (2013)</w:t>
              </w:r>
            </w:hyperlink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8C42C3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rlin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E9DEBF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uroc</w:t>
            </w:r>
            <w:proofErr w:type="spellEnd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x </w:t>
            </w: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ietrai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133029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399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2B6884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932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555EB4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1EF58E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BF4472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B186A1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0.96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86B7AF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0.97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41B5AC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E3867D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0.98</w:t>
            </w:r>
          </w:p>
        </w:tc>
      </w:tr>
      <w:tr w:rsidR="00677AC3" w:rsidRPr="00E46FE6" w14:paraId="01180A4C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0EAFFE" w14:textId="77777777" w:rsidR="00677AC3" w:rsidRPr="00E46FE6" w:rsidRDefault="00677A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E8277DF" w14:textId="77777777" w:rsidR="00677AC3" w:rsidRPr="00E46FE6" w:rsidRDefault="00677A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E3D5C43" w14:textId="1592EE13" w:rsidR="00677AC3" w:rsidRPr="005B4F5C" w:rsidRDefault="00677AC3" w:rsidP="00D4087B">
            <w:pPr>
              <w:spacing w:after="0" w:line="240" w:lineRule="auto"/>
              <w:rPr>
                <w:rFonts w:ascii="Arial" w:hAnsi="Arial" w:cs="Arial"/>
                <w:sz w:val="22"/>
                <w:lang w:val="nl-NL"/>
              </w:rPr>
            </w:pPr>
            <w:proofErr w:type="spellStart"/>
            <w:r w:rsidRPr="005B4F5C">
              <w:rPr>
                <w:rFonts w:ascii="Arial" w:hAnsi="Arial" w:cs="Arial"/>
                <w:sz w:val="22"/>
                <w:lang w:val="nl-NL"/>
              </w:rPr>
              <w:t>Badke</w:t>
            </w:r>
            <w:proofErr w:type="spellEnd"/>
            <w:r w:rsidRPr="005B4F5C">
              <w:rPr>
                <w:rFonts w:ascii="Arial" w:hAnsi="Arial" w:cs="Arial"/>
                <w:sz w:val="22"/>
                <w:lang w:val="nl-NL"/>
              </w:rPr>
              <w:t xml:space="preserve"> </w:t>
            </w:r>
            <w:r w:rsidRPr="005B4F5C">
              <w:rPr>
                <w:rFonts w:ascii="Arial" w:hAnsi="Arial" w:cs="Arial"/>
                <w:i/>
                <w:sz w:val="22"/>
                <w:lang w:val="nl-NL"/>
              </w:rPr>
              <w:t>et al.</w:t>
            </w:r>
            <w:r w:rsidRPr="000A2B17">
              <w:rPr>
                <w:rFonts w:ascii="Arial" w:hAnsi="Arial" w:cs="Arial"/>
                <w:sz w:val="22"/>
                <w:lang w:val="nl-NL"/>
              </w:rPr>
              <w:t xml:space="preserve"> (201</w:t>
            </w:r>
            <w:r>
              <w:rPr>
                <w:rFonts w:ascii="Arial" w:hAnsi="Arial" w:cs="Arial"/>
                <w:sz w:val="22"/>
                <w:lang w:val="nl-NL"/>
              </w:rPr>
              <w:t>4</w:t>
            </w:r>
            <w:r w:rsidRPr="005B4F5C">
              <w:rPr>
                <w:rFonts w:ascii="Arial" w:hAnsi="Arial" w:cs="Arial"/>
                <w:sz w:val="22"/>
                <w:lang w:val="nl-NL"/>
              </w:rPr>
              <w:t>)</w:t>
            </w: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3093D4C" w14:textId="611CFA7E" w:rsidR="00677AC3" w:rsidRPr="005B4F5C" w:rsidRDefault="00677A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Beagle</w:t>
            </w:r>
            <w:proofErr w:type="spellEnd"/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48166FA" w14:textId="2FC2A597" w:rsidR="00677AC3" w:rsidRPr="005B4F5C" w:rsidRDefault="00677A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Yorkshire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3583A8C" w14:textId="5AF0A188" w:rsidR="00677AC3" w:rsidRPr="005B4F5C" w:rsidRDefault="00677A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64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ACAC967" w14:textId="1274A773" w:rsidR="00677AC3" w:rsidRPr="005B4F5C" w:rsidRDefault="00677A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900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09D4545" w14:textId="65D17549" w:rsidR="00677AC3" w:rsidRPr="005B4F5C" w:rsidRDefault="00677A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 w:rsidRPr="001D0218">
              <w:rPr>
                <w:rFonts w:ascii="Calibri" w:hAnsi="Calibri"/>
                <w:color w:val="000000"/>
                <w:sz w:val="22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C771B2A" w14:textId="5ADE769A" w:rsidR="00677AC3" w:rsidRPr="005B4F5C" w:rsidRDefault="00677A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 w:rsidRPr="001D0218">
              <w:rPr>
                <w:rFonts w:ascii="Calibri" w:hAnsi="Calibri"/>
                <w:color w:val="000000"/>
                <w:sz w:val="22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05A15D2" w14:textId="6CB009DF" w:rsidR="00677AC3" w:rsidRPr="005B4F5C" w:rsidRDefault="00677A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 w:rsidRPr="001D0218">
              <w:rPr>
                <w:rFonts w:ascii="Calibri" w:hAnsi="Calibri"/>
                <w:color w:val="000000"/>
                <w:sz w:val="22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B03BAA2" w14:textId="5DD357A6" w:rsidR="00677AC3" w:rsidRPr="005B4F5C" w:rsidRDefault="00677A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 w:rsidRPr="001D0218">
              <w:rPr>
                <w:rFonts w:ascii="Calibri" w:hAnsi="Calibri"/>
                <w:color w:val="000000"/>
                <w:sz w:val="22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91BAC2C" w14:textId="2F6FFCE1" w:rsidR="00677AC3" w:rsidRPr="005B4F5C" w:rsidRDefault="00677A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 w:rsidRPr="001D0218">
              <w:rPr>
                <w:rFonts w:ascii="Calibri" w:hAnsi="Calibri"/>
                <w:color w:val="000000"/>
                <w:sz w:val="22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5A8FB9C" w14:textId="50FD516F" w:rsidR="00677AC3" w:rsidRPr="005B4F5C" w:rsidRDefault="00677A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 w:rsidRPr="001D0218">
              <w:rPr>
                <w:rFonts w:ascii="Calibri" w:hAnsi="Calibri"/>
                <w:color w:val="000000"/>
                <w:sz w:val="22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EC9719B" w14:textId="5ED405A9" w:rsidR="00677AC3" w:rsidRPr="005B4F5C" w:rsidRDefault="00677A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0.94</w:t>
            </w:r>
          </w:p>
        </w:tc>
      </w:tr>
      <w:tr w:rsidR="00677AC3" w:rsidRPr="00F01EA0" w14:paraId="3585C7AA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1B7FECF" w14:textId="77777777" w:rsidR="00677AC3" w:rsidRPr="000A2B17" w:rsidRDefault="00677A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AB71468" w14:textId="77777777" w:rsidR="00677AC3" w:rsidRPr="00995607" w:rsidRDefault="00677A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C96AA84" w14:textId="77777777" w:rsidR="00677AC3" w:rsidRPr="00E46FE6" w:rsidRDefault="00677AC3" w:rsidP="000D0FBA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B186C25" w14:textId="77777777" w:rsidR="00677AC3" w:rsidRPr="00F01EA0" w:rsidRDefault="00677A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195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2F9B60A" w14:textId="6849A2F1" w:rsidR="00677AC3" w:rsidRPr="00F01EA0" w:rsidRDefault="00677A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Yorkshire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0C95501" w14:textId="6BFCDDC0" w:rsidR="00677AC3" w:rsidRPr="00F01EA0" w:rsidRDefault="00677AC3" w:rsidP="00626FC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900</w:t>
            </w:r>
          </w:p>
        </w:tc>
        <w:tc>
          <w:tcPr>
            <w:tcW w:w="767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6CEEA20" w14:textId="20489217" w:rsidR="00677AC3" w:rsidRPr="00F01EA0" w:rsidRDefault="00677A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900</w:t>
            </w:r>
          </w:p>
        </w:tc>
        <w:tc>
          <w:tcPr>
            <w:tcW w:w="1016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AF8812D" w14:textId="2F8D4D62" w:rsidR="00677AC3" w:rsidRPr="00F01EA0" w:rsidRDefault="00677A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1D0218">
              <w:rPr>
                <w:rFonts w:ascii="Calibri" w:hAnsi="Calibri"/>
                <w:color w:val="000000"/>
                <w:sz w:val="22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A8073FD" w14:textId="2378CF28" w:rsidR="00677AC3" w:rsidRPr="00F01EA0" w:rsidRDefault="00677A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1D0218">
              <w:rPr>
                <w:rFonts w:ascii="Calibri" w:hAnsi="Calibri"/>
                <w:color w:val="000000"/>
                <w:sz w:val="22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CEE862D" w14:textId="38778FC5" w:rsidR="00677AC3" w:rsidRPr="00F01EA0" w:rsidRDefault="00677A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1D0218">
              <w:rPr>
                <w:rFonts w:ascii="Calibri" w:hAnsi="Calibri"/>
                <w:color w:val="000000"/>
                <w:sz w:val="22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59E6150" w14:textId="0FD66867" w:rsidR="00677AC3" w:rsidRPr="00F01EA0" w:rsidRDefault="00677A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1D0218">
              <w:rPr>
                <w:rFonts w:ascii="Calibri" w:hAnsi="Calibri"/>
                <w:color w:val="000000"/>
                <w:sz w:val="22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808025D" w14:textId="764505D2" w:rsidR="00677AC3" w:rsidRPr="00F01EA0" w:rsidRDefault="00677A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1D0218">
              <w:rPr>
                <w:rFonts w:ascii="Calibri" w:hAnsi="Calibri"/>
                <w:color w:val="000000"/>
                <w:sz w:val="22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64FB4DA" w14:textId="2129EAD0" w:rsidR="00677AC3" w:rsidRPr="00F01EA0" w:rsidRDefault="00677A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1D0218">
              <w:rPr>
                <w:rFonts w:ascii="Calibri" w:hAnsi="Calibri"/>
                <w:color w:val="000000"/>
                <w:sz w:val="22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AD9EDD5" w14:textId="06EA086D" w:rsidR="00677AC3" w:rsidRPr="00F01EA0" w:rsidRDefault="00677A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0.97</w:t>
            </w:r>
          </w:p>
        </w:tc>
      </w:tr>
      <w:tr w:rsidR="00FF1370" w:rsidRPr="00F01EA0" w14:paraId="6FCD32FE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19347AE" w14:textId="77777777" w:rsidR="00FF1370" w:rsidRPr="005B4F5C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A31C8AF" w14:textId="77777777" w:rsidR="00FF1370" w:rsidRPr="005B4F5C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proofErr w:type="spellStart"/>
            <w:r w:rsidRPr="005B4F5C"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Broilers</w:t>
            </w:r>
            <w:proofErr w:type="spellEnd"/>
          </w:p>
        </w:tc>
        <w:tc>
          <w:tcPr>
            <w:tcW w:w="23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2ECBFAE" w14:textId="3202C301" w:rsidR="00FF1370" w:rsidRPr="0069163B" w:rsidRDefault="00781FD1" w:rsidP="000D0FBA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5B4F5C">
              <w:rPr>
                <w:rFonts w:ascii="Arial" w:eastAsia="Times New Roman" w:hAnsi="Arial" w:cs="Arial"/>
                <w:sz w:val="22"/>
                <w:lang w:val="nl-NL" w:eastAsia="en-GB"/>
              </w:rPr>
              <w:t xml:space="preserve">Wang </w:t>
            </w:r>
            <w:r w:rsidRPr="005B4F5C">
              <w:rPr>
                <w:rFonts w:ascii="Arial" w:eastAsia="Times New Roman" w:hAnsi="Arial" w:cs="Arial"/>
                <w:i/>
                <w:sz w:val="22"/>
                <w:lang w:val="nl-NL" w:eastAsia="en-GB"/>
              </w:rPr>
              <w:t>et al.</w:t>
            </w:r>
            <w:r w:rsidRPr="005B4F5C">
              <w:rPr>
                <w:rFonts w:ascii="Arial" w:eastAsia="Times New Roman" w:hAnsi="Arial" w:cs="Arial"/>
                <w:sz w:val="22"/>
                <w:lang w:val="nl-NL" w:eastAsia="en-GB"/>
              </w:rPr>
              <w:t xml:space="preserve"> </w:t>
            </w:r>
            <w:r w:rsidR="00993DE5">
              <w:rPr>
                <w:rFonts w:ascii="Arial" w:eastAsia="Times New Roman" w:hAnsi="Arial" w:cs="Arial"/>
                <w:sz w:val="22"/>
                <w:lang w:eastAsia="en-GB"/>
              </w:rPr>
              <w:fldChar w:fldCharType="begin"/>
            </w:r>
            <w:r w:rsidR="00626FCD" w:rsidRPr="005B4F5C">
              <w:rPr>
                <w:rFonts w:ascii="Arial" w:eastAsia="Times New Roman" w:hAnsi="Arial" w:cs="Arial"/>
                <w:sz w:val="22"/>
                <w:lang w:val="nl-NL" w:eastAsia="en-GB"/>
              </w:rPr>
              <w:instrText xml:space="preserve"> ADDIN EN.CITE &lt;EndNote&gt;&lt;Cite ExcludeAuth="1"&gt;&lt;Author&gt;Wang&lt;/Author&gt;&lt;Year&gt;2013&lt;/Y</w:instrText>
            </w:r>
            <w:r w:rsidR="00626FCD">
              <w:rPr>
                <w:rFonts w:ascii="Arial" w:eastAsia="Times New Roman" w:hAnsi="Arial" w:cs="Arial"/>
                <w:sz w:val="22"/>
                <w:lang w:eastAsia="en-GB"/>
              </w:rPr>
              <w:instrText>ear&gt;&lt;RecNum&gt;2294&lt;/RecNum&gt;&lt;DisplayText&gt;(2013)&lt;/DisplayText&gt;&lt;record&gt;&lt;rec-number&gt;2294&lt;/rec-number&gt;&lt;foreign-keys&gt;&lt;key app="EN" db-id="9w9rra9xp2z528es0r8v2ddjrvv2xrrdwpd9" timestamp="1371475609"&gt;2294&lt;/key&gt;&lt;/foreign-keys&gt;&lt;ref-type name="Journal Article"&gt;17&lt;/ref-type&gt;&lt;contributors&gt;&lt;authors&gt;&lt;author&gt;Wang, C.&lt;/author&gt;&lt;author&gt;Habier, D.&lt;/author&gt;&lt;author&gt;Peiris, B. L.&lt;/author&gt;&lt;author&gt;Wolc, A.&lt;/author&gt;&lt;author&gt;Kranis, A.&lt;/author&gt;&lt;author&gt;Watson, K. A.&lt;/author&gt;&lt;author&gt;Avendano, S.&lt;/author&gt;&lt;author&gt;Garrick, D. J.&lt;/author&gt;&lt;author&gt;Fernando, R. L.&lt;/author&gt;&lt;author&gt;Lamont, S. J.&lt;/author&gt;&lt;author&gt;Dekkers, J. C. M.&lt;/author&gt;&lt;/authors&gt;&lt;/contributors&gt;&lt;titles&gt;&lt;title&gt;Accuracy of genomic prediction using an evenly spaced, low-density single nucleotide polymorphism panel in broiler chickens&lt;/title&gt;&lt;secondary-title&gt;Poultry Science&lt;/secondary-title&gt;&lt;alt-title&gt;Poult Sci&lt;/alt-title&gt;&lt;/titles&gt;&lt;periodical&gt;&lt;full-title&gt;Poultry Science&lt;/full-title&gt;&lt;/periodical&gt;&lt;alt-periodical&gt;&lt;full-title&gt;Poult Sci&lt;/full-title&gt;&lt;/alt-periodical&gt;&lt;pages&gt;1712-1723&lt;/pages&gt;&lt;volume&gt;92&lt;/volume&gt;&lt;number&gt;7&lt;/number&gt;&lt;dates&gt;&lt;year&gt;2013&lt;/year&gt;&lt;pub-dates&gt;&lt;date&gt;July 1, 2013&lt;/date&gt;&lt;/pub-dates&gt;&lt;/dates&gt;&lt;urls&gt;&lt;related-urls&gt;&lt;url&gt;http://ps.fass.org/content/92/7/1712.abstract&lt;/url&gt;&lt;/related-urls&gt;&lt;/urls&gt;&lt;electronic-resource-num&gt;10.3382/ps.2012-02941&lt;/electronic-resource-num&gt;&lt;/record&gt;&lt;/Cite&gt;&lt;/EndNote&gt;</w:instrText>
            </w:r>
            <w:r w:rsidR="00993DE5">
              <w:rPr>
                <w:rFonts w:ascii="Arial" w:eastAsia="Times New Roman" w:hAnsi="Arial" w:cs="Arial"/>
                <w:sz w:val="22"/>
                <w:lang w:eastAsia="en-GB"/>
              </w:rPr>
              <w:fldChar w:fldCharType="separate"/>
            </w:r>
            <w:r w:rsidR="00573F6C">
              <w:rPr>
                <w:rFonts w:ascii="Arial" w:eastAsia="Times New Roman" w:hAnsi="Arial" w:cs="Arial"/>
                <w:noProof/>
                <w:sz w:val="22"/>
                <w:lang w:eastAsia="en-GB"/>
              </w:rPr>
              <w:t>(</w:t>
            </w:r>
            <w:hyperlink w:anchor="_ENREF_57" w:tooltip="Wang, 2013 #2294" w:history="1">
              <w:r w:rsidR="000D0FBA">
                <w:rPr>
                  <w:rFonts w:ascii="Arial" w:eastAsia="Times New Roman" w:hAnsi="Arial" w:cs="Arial"/>
                  <w:noProof/>
                  <w:sz w:val="22"/>
                  <w:lang w:eastAsia="en-GB"/>
                </w:rPr>
                <w:t>2013</w:t>
              </w:r>
            </w:hyperlink>
            <w:r w:rsidR="00573F6C">
              <w:rPr>
                <w:rFonts w:ascii="Arial" w:eastAsia="Times New Roman" w:hAnsi="Arial" w:cs="Arial"/>
                <w:noProof/>
                <w:sz w:val="22"/>
                <w:lang w:eastAsia="en-GB"/>
              </w:rPr>
              <w:t>)</w:t>
            </w:r>
            <w:r w:rsidR="00993DE5">
              <w:rPr>
                <w:rFonts w:ascii="Arial" w:eastAsia="Times New Roman" w:hAnsi="Arial" w:cs="Arial"/>
                <w:sz w:val="22"/>
                <w:lang w:eastAsia="en-GB"/>
              </w:rPr>
              <w:fldChar w:fldCharType="end"/>
            </w:r>
          </w:p>
        </w:tc>
        <w:tc>
          <w:tcPr>
            <w:tcW w:w="14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F827BCE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abier</w:t>
            </w:r>
            <w:proofErr w:type="spellEnd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2009</w:t>
            </w:r>
          </w:p>
        </w:tc>
        <w:tc>
          <w:tcPr>
            <w:tcW w:w="19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BD488F1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Female line 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396702D" w14:textId="77777777" w:rsidR="00FF1370" w:rsidRPr="00F01EA0" w:rsidRDefault="00FF1370" w:rsidP="00626FC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,091</w:t>
            </w:r>
          </w:p>
        </w:tc>
        <w:tc>
          <w:tcPr>
            <w:tcW w:w="7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D5A3408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60</w:t>
            </w:r>
          </w:p>
        </w:tc>
        <w:tc>
          <w:tcPr>
            <w:tcW w:w="10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88AEDE5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0.94</w:t>
            </w:r>
          </w:p>
        </w:tc>
        <w:tc>
          <w:tcPr>
            <w:tcW w:w="64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4D565FA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0.97</w:t>
            </w:r>
          </w:p>
        </w:tc>
        <w:tc>
          <w:tcPr>
            <w:tcW w:w="7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9B5DDFF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1123FA1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41FBB9C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06D2B62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7263507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</w:tr>
      <w:tr w:rsidR="00FF1370" w:rsidRPr="00F01EA0" w14:paraId="7CE7679D" w14:textId="77777777" w:rsidTr="0092338B">
        <w:trPr>
          <w:trHeight w:val="330"/>
        </w:trPr>
        <w:tc>
          <w:tcPr>
            <w:tcW w:w="8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E2A383B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4BBEFF3" w14:textId="77777777" w:rsidR="00FF1370" w:rsidRPr="00F01EA0" w:rsidRDefault="00FF1370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8F0FFD0" w14:textId="77777777" w:rsidR="00FF1370" w:rsidRPr="0069163B" w:rsidRDefault="00EC4B72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hyperlink r:id="rId16" w:anchor="RANGE!_ENREF_24" w:tooltip="Hickey, 2013 #2252" w:history="1">
              <w:proofErr w:type="spellStart"/>
              <w:r w:rsidR="00FF1370">
                <w:rPr>
                  <w:rFonts w:ascii="Arial" w:eastAsia="Times New Roman" w:hAnsi="Arial" w:cs="Arial"/>
                  <w:sz w:val="22"/>
                  <w:lang w:eastAsia="en-GB"/>
                </w:rPr>
                <w:t>Hickey</w:t>
              </w:r>
              <w:r w:rsidR="00FF1370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>&amp;Kranis</w:t>
              </w:r>
              <w:proofErr w:type="spellEnd"/>
              <w:r w:rsidR="00FF1370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 xml:space="preserve"> (2013)</w:t>
              </w:r>
            </w:hyperlink>
          </w:p>
        </w:tc>
        <w:tc>
          <w:tcPr>
            <w:tcW w:w="14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092B3CB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lphaImpute</w:t>
            </w:r>
            <w:proofErr w:type="spellEnd"/>
          </w:p>
        </w:tc>
        <w:tc>
          <w:tcPr>
            <w:tcW w:w="19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7083570" w14:textId="77777777" w:rsidR="00FF1370" w:rsidRPr="00F01EA0" w:rsidRDefault="00FF1370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A</w:t>
            </w:r>
            <w:r w:rsidRPr="00F01EA0">
              <w:rPr>
                <w:rFonts w:ascii="Arial" w:eastAsia="Times New Roman" w:hAnsi="Arial" w:cs="Arial"/>
                <w:color w:val="000000"/>
                <w:sz w:val="22"/>
                <w:vertAlign w:val="superscript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0F6B020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,017</w:t>
            </w:r>
          </w:p>
        </w:tc>
        <w:tc>
          <w:tcPr>
            <w:tcW w:w="7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2CF9C6E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64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1B11BE1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0.95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2873A37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8D121A7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A04DD0F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7A156AD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386F69A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BAF3DED" w14:textId="77777777" w:rsidR="00FF1370" w:rsidRPr="00F01EA0" w:rsidRDefault="00FF137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</w:tr>
      <w:tr w:rsidR="00FF1370" w:rsidRPr="00F01EA0" w14:paraId="392661C3" w14:textId="77777777" w:rsidTr="0092338B">
        <w:trPr>
          <w:trHeight w:val="300"/>
        </w:trPr>
        <w:tc>
          <w:tcPr>
            <w:tcW w:w="8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7EECEB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IER</w:t>
            </w:r>
          </w:p>
        </w:tc>
        <w:tc>
          <w:tcPr>
            <w:tcW w:w="9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53C904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eef</w:t>
            </w:r>
          </w:p>
        </w:tc>
        <w:tc>
          <w:tcPr>
            <w:tcW w:w="23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536988" w14:textId="77777777" w:rsidR="00D401C3" w:rsidRPr="0069163B" w:rsidRDefault="00EC4B72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hyperlink r:id="rId17" w:anchor="RANGE!_ENREF_11" w:tooltip="Dassonneville, 2012 #1854" w:history="1">
              <w:proofErr w:type="spellStart"/>
              <w:r w:rsidR="00D401C3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>Dassonneville</w:t>
              </w:r>
              <w:proofErr w:type="spellEnd"/>
              <w:r w:rsidR="00D401C3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 xml:space="preserve"> </w:t>
              </w:r>
              <w:r w:rsidR="00781FD1" w:rsidRPr="00781FD1">
                <w:rPr>
                  <w:rFonts w:ascii="Arial" w:eastAsia="Times New Roman" w:hAnsi="Arial" w:cs="Arial"/>
                  <w:i/>
                  <w:sz w:val="22"/>
                  <w:lang w:eastAsia="en-GB"/>
                </w:rPr>
                <w:t>et al.</w:t>
              </w:r>
              <w:r w:rsidR="00D401C3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 xml:space="preserve"> (2012)</w:t>
              </w:r>
            </w:hyperlink>
          </w:p>
        </w:tc>
        <w:tc>
          <w:tcPr>
            <w:tcW w:w="14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046065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eagle</w:t>
            </w:r>
          </w:p>
        </w:tc>
        <w:tc>
          <w:tcPr>
            <w:tcW w:w="19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F2E24C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Blonde </w:t>
            </w: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'Aquitaine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E0751E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754</w:t>
            </w:r>
          </w:p>
        </w:tc>
        <w:tc>
          <w:tcPr>
            <w:tcW w:w="7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F9F54F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37</w:t>
            </w:r>
          </w:p>
        </w:tc>
        <w:tc>
          <w:tcPr>
            <w:tcW w:w="10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44C9BE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FC4308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A46EEA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3FB4CB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07828B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4.8</w:t>
            </w:r>
          </w:p>
        </w:tc>
        <w:tc>
          <w:tcPr>
            <w:tcW w:w="64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28148C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A8F0B0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.5</w:t>
            </w:r>
          </w:p>
        </w:tc>
      </w:tr>
      <w:tr w:rsidR="00FF1370" w:rsidRPr="00F01EA0" w14:paraId="576585D3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8136CE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2042D2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attle</w:t>
            </w: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B03ECB" w14:textId="77777777" w:rsidR="00D401C3" w:rsidRPr="0069163B" w:rsidRDefault="00EC4B72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hyperlink r:id="rId18" w:anchor="RANGE!_ENREF_46" w:tooltip="Sun, 2012 #2576" w:history="1">
              <w:r w:rsidR="00D401C3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 xml:space="preserve">Sun </w:t>
              </w:r>
              <w:r w:rsidR="00781FD1" w:rsidRPr="00781FD1">
                <w:rPr>
                  <w:rFonts w:ascii="Arial" w:eastAsia="Times New Roman" w:hAnsi="Arial" w:cs="Arial"/>
                  <w:i/>
                  <w:sz w:val="22"/>
                  <w:lang w:eastAsia="en-GB"/>
                </w:rPr>
                <w:t>et al.</w:t>
              </w:r>
              <w:r w:rsidR="00D401C3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 xml:space="preserve"> (2012)</w:t>
              </w:r>
            </w:hyperlink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65B6AE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eagle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1E0F3F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ng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3BBC28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,281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ADFCF5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777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CE2635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9CABFA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7E5EDF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0A9509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045635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6C0439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EAD7CD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.1</w:t>
            </w:r>
          </w:p>
        </w:tc>
      </w:tr>
      <w:tr w:rsidR="00FF1370" w:rsidRPr="00F01EA0" w14:paraId="41C12E3A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CBCBE3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59B44E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670374" w14:textId="77777777" w:rsidR="00D401C3" w:rsidRPr="0069163B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FC614B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IMPUTE2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2D4027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ng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030411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,281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BFC93B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777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97BA19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CB0682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C57042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70754F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512FAA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9E700A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3CFCF5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4.2</w:t>
            </w:r>
          </w:p>
        </w:tc>
      </w:tr>
      <w:tr w:rsidR="00FF1370" w:rsidRPr="00F01EA0" w14:paraId="54892FEB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173E23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B7A11A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AC3ADC" w14:textId="77777777" w:rsidR="00D401C3" w:rsidRPr="0069163B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5AF0A6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fastPHASE</w:t>
            </w:r>
            <w:proofErr w:type="spellEnd"/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CEEB45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ng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247D2D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,281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E2E948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777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1C695C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02F870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01D102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BBF7EC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22C311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A25512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A64A9D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4.9</w:t>
            </w:r>
          </w:p>
        </w:tc>
      </w:tr>
      <w:tr w:rsidR="00FF1370" w:rsidRPr="00F01EA0" w14:paraId="09E510A2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001DC5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82C869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4F46AE" w14:textId="77777777" w:rsidR="00D401C3" w:rsidRPr="0069163B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572F38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Findhap</w:t>
            </w:r>
            <w:proofErr w:type="spellEnd"/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BB3F0D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ng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6EA90C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,281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57E43C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777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DBB873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3FE7C5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AB6228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E18075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09DFDF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DE3FEA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469594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.7</w:t>
            </w:r>
          </w:p>
        </w:tc>
      </w:tr>
      <w:tr w:rsidR="00FF1370" w:rsidRPr="00F01EA0" w14:paraId="4B34739D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BBBD5E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5C8090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BCDDBE" w14:textId="77777777" w:rsidR="00D401C3" w:rsidRPr="0069163B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939C2A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lphaImpute</w:t>
            </w:r>
            <w:proofErr w:type="spellEnd"/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DABE71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ng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C8BDF5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,281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2C2FBB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777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2FD699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8983A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04D198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E99D0C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3A8D41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49E3C8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B46285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5.3</w:t>
            </w:r>
          </w:p>
        </w:tc>
      </w:tr>
      <w:tr w:rsidR="00FF1370" w:rsidRPr="00F01EA0" w14:paraId="08A0ABFB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442C12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5B86CD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4F65A1" w14:textId="77777777" w:rsidR="00D401C3" w:rsidRPr="0069163B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FA8E68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Fimpute</w:t>
            </w:r>
            <w:proofErr w:type="spellEnd"/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35F91C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ng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A28308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,281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89BE46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777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553A47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A98E23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BE8E1C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5EA741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4355B6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3BEC93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EFABDA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.6</w:t>
            </w:r>
          </w:p>
        </w:tc>
      </w:tr>
      <w:tr w:rsidR="00FF1370" w:rsidRPr="00F01EA0" w14:paraId="707113CE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F2713C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EED559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7BAD44" w14:textId="77777777" w:rsidR="00D401C3" w:rsidRPr="0069163B" w:rsidRDefault="00EC4B72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hyperlink r:id="rId19" w:anchor="RANGE!_ENREF_53" w:tooltip="Wang, 2012 #1880" w:history="1">
              <w:r w:rsidR="00D401C3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 xml:space="preserve">Wang </w:t>
              </w:r>
              <w:r w:rsidR="00781FD1" w:rsidRPr="00781FD1">
                <w:rPr>
                  <w:rFonts w:ascii="Arial" w:eastAsia="Times New Roman" w:hAnsi="Arial" w:cs="Arial"/>
                  <w:i/>
                  <w:sz w:val="22"/>
                  <w:lang w:eastAsia="en-GB"/>
                </w:rPr>
                <w:t>et al.</w:t>
              </w:r>
              <w:r w:rsidR="00D401C3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 xml:space="preserve"> (2012)</w:t>
              </w:r>
            </w:hyperlink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B3064F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fastPHASE</w:t>
            </w:r>
            <w:proofErr w:type="spellEnd"/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05E13D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ng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9EA126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2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990D4B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,22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9FAB99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86CCA5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65BB65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D2E948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4C55F5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9.9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8A79EF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74AF2D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</w:tr>
      <w:tr w:rsidR="00FF1370" w:rsidRPr="00F01EA0" w14:paraId="6AFBDC57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11CA76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90D7D2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B49404" w14:textId="77777777" w:rsidR="00D401C3" w:rsidRPr="0069163B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9F39B1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fastPHASE</w:t>
            </w:r>
            <w:proofErr w:type="spellEnd"/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7505C7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ng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6B9243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25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D6EE8D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,021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8A8BBC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1F9672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DB6383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857918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838C20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7.7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A36B82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6049CB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</w:tr>
      <w:tr w:rsidR="00FF1370" w:rsidRPr="00F01EA0" w14:paraId="435C5BCE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40EF83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3162CF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A88075" w14:textId="77777777" w:rsidR="00D401C3" w:rsidRPr="0069163B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54D981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fastPHASE</w:t>
            </w:r>
            <w:proofErr w:type="spellEnd"/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28EAE7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ng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C86CDE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449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056F64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,797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8F3B26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DD0954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BBC445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653C26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C13050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6.5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672183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7D7E20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</w:tr>
      <w:tr w:rsidR="00FF1370" w:rsidRPr="00F01EA0" w14:paraId="7AD1C321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3AC0EE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085528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B7D28C" w14:textId="77777777" w:rsidR="00D401C3" w:rsidRPr="0069163B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1517CE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fastPHASE</w:t>
            </w:r>
            <w:proofErr w:type="spellEnd"/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3F1699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ng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52C079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,123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AEDA70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,12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FEFDE3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5EC967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614964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49340E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5ED5CC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6.4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3CF5B5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AB11AB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</w:tr>
      <w:tr w:rsidR="005A237C" w:rsidRPr="00F01EA0" w14:paraId="530FE88E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C37CC69" w14:textId="77777777" w:rsidR="005A237C" w:rsidRPr="00F01EA0" w:rsidRDefault="005A237C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3A9C90F" w14:textId="77777777" w:rsidR="005A237C" w:rsidRPr="00F01EA0" w:rsidRDefault="005A237C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3933A64" w14:textId="5DB476A2" w:rsidR="005A237C" w:rsidRPr="0069163B" w:rsidRDefault="005A237C" w:rsidP="000D0FBA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5A237C">
              <w:rPr>
                <w:rFonts w:ascii="Arial" w:eastAsia="Times New Roman" w:hAnsi="Arial" w:cs="Arial"/>
                <w:sz w:val="22"/>
                <w:lang w:eastAsia="en-GB"/>
              </w:rPr>
              <w:t xml:space="preserve">Berry </w:t>
            </w:r>
            <w:r w:rsidRPr="005A237C">
              <w:rPr>
                <w:rFonts w:ascii="Arial" w:eastAsia="Times New Roman" w:hAnsi="Arial" w:cs="Arial"/>
                <w:i/>
                <w:sz w:val="22"/>
                <w:lang w:eastAsia="en-GB"/>
              </w:rPr>
              <w:t>et al.</w:t>
            </w:r>
            <w:r>
              <w:rPr>
                <w:rFonts w:ascii="Arial" w:eastAsia="Times New Roman" w:hAnsi="Arial" w:cs="Arial"/>
                <w:sz w:val="22"/>
                <w:lang w:eastAsia="en-GB"/>
              </w:rPr>
              <w:t xml:space="preserve"> </w:t>
            </w:r>
            <w:r>
              <w:rPr>
                <w:rFonts w:ascii="Arial" w:eastAsia="Times New Roman" w:hAnsi="Arial" w:cs="Arial"/>
                <w:sz w:val="22"/>
                <w:lang w:eastAsia="en-GB"/>
              </w:rPr>
              <w:fldChar w:fldCharType="begin"/>
            </w:r>
            <w:r w:rsidR="000D0FBA">
              <w:rPr>
                <w:rFonts w:ascii="Arial" w:eastAsia="Times New Roman" w:hAnsi="Arial" w:cs="Arial"/>
                <w:sz w:val="22"/>
                <w:lang w:eastAsia="en-GB"/>
              </w:rPr>
              <w:instrText xml:space="preserve"> ADDIN EN.CITE &lt;EndNote&gt;&lt;Cite ExcludeAuth="1"&gt;&lt;Author&gt;Berry&lt;/Author&gt;&lt;Year&gt;2014&lt;/Year&gt;&lt;RecNum&gt;2806&lt;/RecNum&gt;&lt;DisplayText&gt;(2014)&lt;/DisplayText&gt;&lt;record&gt;&lt;rec-number&gt;2806&lt;/rec-number&gt;&lt;foreign-keys&gt;&lt;key app="EN" db-id="9w9rra9xp2z528es0r8v2ddjrvv2xrrdwpd9" timestamp="1386746366"&gt;2806&lt;/key&gt;&lt;/foreign-keys&gt;&lt;ref-type name="Journal Article"&gt;17&lt;/ref-type&gt;&lt;contributors&gt;&lt;authors&gt;&lt;author&gt;Berry, D. P.&lt;/author&gt;&lt;author&gt;McClure, M. C.&lt;/author&gt;&lt;author&gt;Mullen, M. P.&lt;/author&gt;&lt;/authors&gt;&lt;/contributors&gt;&lt;titles&gt;&lt;title&gt;Within- and across-breed imputation of high-density genotypes in dairy and beef cattle from medium- and low-density genotypes&lt;/title&gt;&lt;secondary-title&gt;Journal of Animal Breeding and Genetics&lt;/secondary-title&gt;&lt;alt-title&gt;J. Anim. Breed. Genet.&lt;/alt-title&gt;&lt;/titles&gt;&lt;periodical&gt;&lt;full-title&gt;Journal Of Animal Breeding And Genetics&lt;/full-title&gt;&lt;/periodical&gt;&lt;pages&gt;Published ahead of print.&lt;/pages&gt;&lt;keywords&gt;&lt;keyword&gt;Illumina&lt;/keyword&gt;&lt;keyword&gt;Beagle&lt;/keyword&gt;&lt;keyword&gt;impute&lt;/keyword&gt;&lt;keyword&gt;genotype&lt;/keyword&gt;&lt;keyword&gt;genomic selection&lt;/keyword&gt;&lt;/keywords&gt;&lt;dates&gt;&lt;year&gt;2014&lt;/year&gt;&lt;/dates&gt;&lt;isbn&gt;1439-0388&lt;/isbn&gt;&lt;urls&gt;&lt;related-urls&gt;&lt;url&gt;http://dx.doi.org/10.1111/jbg.12067&lt;/url&gt;&lt;/related-urls&gt;&lt;/urls&gt;&lt;electronic-resource-num&gt;10.1111/jbg.12067&lt;/electronic-resource-num&gt;&lt;/record&gt;&lt;/Cite&gt;&lt;/EndNote&gt;</w:instrText>
            </w:r>
            <w:r>
              <w:rPr>
                <w:rFonts w:ascii="Arial" w:eastAsia="Times New Roman" w:hAnsi="Arial" w:cs="Arial"/>
                <w:sz w:val="22"/>
                <w:lang w:eastAsia="en-GB"/>
              </w:rPr>
              <w:fldChar w:fldCharType="separate"/>
            </w:r>
            <w:r w:rsidR="000D0FBA">
              <w:rPr>
                <w:rFonts w:ascii="Arial" w:eastAsia="Times New Roman" w:hAnsi="Arial" w:cs="Arial"/>
                <w:noProof/>
                <w:sz w:val="22"/>
                <w:lang w:eastAsia="en-GB"/>
              </w:rPr>
              <w:t>(</w:t>
            </w:r>
            <w:hyperlink w:anchor="_ENREF_4" w:tooltip="Berry, 2014 #2806" w:history="1">
              <w:r w:rsidR="000D0FBA">
                <w:rPr>
                  <w:rFonts w:ascii="Arial" w:eastAsia="Times New Roman" w:hAnsi="Arial" w:cs="Arial"/>
                  <w:noProof/>
                  <w:sz w:val="22"/>
                  <w:lang w:eastAsia="en-GB"/>
                </w:rPr>
                <w:t>2014</w:t>
              </w:r>
            </w:hyperlink>
            <w:r w:rsidR="000D0FBA">
              <w:rPr>
                <w:rFonts w:ascii="Arial" w:eastAsia="Times New Roman" w:hAnsi="Arial" w:cs="Arial"/>
                <w:noProof/>
                <w:sz w:val="22"/>
                <w:lang w:eastAsia="en-GB"/>
              </w:rPr>
              <w:t>)</w:t>
            </w:r>
            <w:r>
              <w:rPr>
                <w:rFonts w:ascii="Arial" w:eastAsia="Times New Roman" w:hAnsi="Arial" w:cs="Arial"/>
                <w:sz w:val="22"/>
                <w:lang w:eastAsia="en-GB"/>
              </w:rPr>
              <w:fldChar w:fldCharType="end"/>
            </w: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233BE0F" w14:textId="77777777" w:rsidR="005A237C" w:rsidRPr="00F01EA0" w:rsidRDefault="005A237C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eagle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60F13F9" w14:textId="77777777" w:rsidR="005A237C" w:rsidRPr="00F01EA0" w:rsidRDefault="005A237C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berdeen Ang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B7E1F16" w14:textId="77777777" w:rsidR="005A237C" w:rsidRPr="00F01EA0" w:rsidRDefault="005A237C" w:rsidP="00626FC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,424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07B4A7C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7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4E5596E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DA49766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E50CDA3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CEDDF25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C96953D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7E8164F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DACA3AD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3.9</w:t>
            </w:r>
          </w:p>
        </w:tc>
      </w:tr>
      <w:tr w:rsidR="005A237C" w:rsidRPr="00F01EA0" w14:paraId="64B07FA4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4597F15" w14:textId="77777777" w:rsidR="005A237C" w:rsidRPr="00F01EA0" w:rsidRDefault="005A237C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86D06E6" w14:textId="77777777" w:rsidR="005A237C" w:rsidRPr="00F01EA0" w:rsidRDefault="005A237C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9AE56DC" w14:textId="77777777" w:rsidR="005A237C" w:rsidRPr="0069163B" w:rsidRDefault="005A237C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046FD55" w14:textId="77777777" w:rsidR="005A237C" w:rsidRPr="00F01EA0" w:rsidRDefault="005A237C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E715D53" w14:textId="77777777" w:rsidR="005A237C" w:rsidRPr="00F01EA0" w:rsidRDefault="005A237C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Belgian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 xml:space="preserve"> Blu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E1622E0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,424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244D087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5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500AD20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5FE75A0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DF33C29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757E435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1DAB3FF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E382950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B959636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4.6</w:t>
            </w:r>
          </w:p>
        </w:tc>
      </w:tr>
      <w:tr w:rsidR="005A237C" w:rsidRPr="00F01EA0" w14:paraId="109B940C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21D9151" w14:textId="77777777" w:rsidR="005A237C" w:rsidRPr="00F01EA0" w:rsidRDefault="005A237C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35CA8FE" w14:textId="77777777" w:rsidR="005A237C" w:rsidRPr="00F01EA0" w:rsidRDefault="005A237C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4CBE693" w14:textId="77777777" w:rsidR="005A237C" w:rsidRPr="0069163B" w:rsidRDefault="005A237C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D596820" w14:textId="77777777" w:rsidR="005A237C" w:rsidRPr="00F01EA0" w:rsidRDefault="005A237C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9FC5B7B" w14:textId="77777777" w:rsidR="005A237C" w:rsidRPr="00F01EA0" w:rsidRDefault="005A237C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Charolais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14E5EF1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,424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69D148C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18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32A2642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30AA54A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A73F6A1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DC943CC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D3AC39F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26F94CA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DABBDC3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3.2</w:t>
            </w:r>
          </w:p>
        </w:tc>
      </w:tr>
      <w:tr w:rsidR="005A237C" w:rsidRPr="00F01EA0" w14:paraId="0383AE3E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B8B4F4D" w14:textId="77777777" w:rsidR="005A237C" w:rsidRPr="00F01EA0" w:rsidRDefault="005A237C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A6E06A0" w14:textId="77777777" w:rsidR="005A237C" w:rsidRPr="00F01EA0" w:rsidRDefault="005A237C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A01172C" w14:textId="77777777" w:rsidR="005A237C" w:rsidRPr="0069163B" w:rsidRDefault="005A237C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6E2ADCE" w14:textId="77777777" w:rsidR="005A237C" w:rsidRPr="00F01EA0" w:rsidRDefault="005A237C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13281DE" w14:textId="77777777" w:rsidR="005A237C" w:rsidRPr="00F01EA0" w:rsidRDefault="005A237C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Hereford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9ACE6CE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,424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91F5FC6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45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3AA2158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0CE14E4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D046C8F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DC57C00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C32BB81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15023DA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A7C0974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3.4</w:t>
            </w:r>
          </w:p>
        </w:tc>
      </w:tr>
      <w:tr w:rsidR="005A237C" w:rsidRPr="00F01EA0" w14:paraId="64CDB3B5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DC02C5B" w14:textId="77777777" w:rsidR="005A237C" w:rsidRPr="00F01EA0" w:rsidRDefault="005A237C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07282DE" w14:textId="77777777" w:rsidR="005A237C" w:rsidRPr="00F01EA0" w:rsidRDefault="005A237C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4133007" w14:textId="77777777" w:rsidR="005A237C" w:rsidRPr="0069163B" w:rsidRDefault="005A237C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F264AEC" w14:textId="77777777" w:rsidR="005A237C" w:rsidRPr="00F01EA0" w:rsidRDefault="005A237C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B14FE86" w14:textId="77777777" w:rsidR="005A237C" w:rsidRPr="00F01EA0" w:rsidRDefault="005A237C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Limousi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753CC3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,424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FA8D5D6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22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B205A25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32F0A64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EAE8D13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966D736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95B0D21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5139503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B486EC1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3.8</w:t>
            </w:r>
          </w:p>
        </w:tc>
      </w:tr>
      <w:tr w:rsidR="005A237C" w:rsidRPr="00F01EA0" w14:paraId="148DA259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2741F8A" w14:textId="77777777" w:rsidR="005A237C" w:rsidRPr="00F01EA0" w:rsidRDefault="005A237C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BEAC37A" w14:textId="77777777" w:rsidR="005A237C" w:rsidRPr="00F01EA0" w:rsidRDefault="005A237C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85A110F" w14:textId="77777777" w:rsidR="005A237C" w:rsidRPr="0069163B" w:rsidRDefault="005A237C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24D6276" w14:textId="77777777" w:rsidR="005A237C" w:rsidRPr="00F01EA0" w:rsidRDefault="005A237C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DC72600" w14:textId="77777777" w:rsidR="005A237C" w:rsidRPr="00F01EA0" w:rsidRDefault="005A237C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Simmental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C09C5BC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,424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DF3A12D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8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67B1A0E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BA37BB5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9CD8274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C1282B9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D2D99DF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974CF5D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143E3F9" w14:textId="77777777" w:rsidR="005A237C" w:rsidRPr="00F01EA0" w:rsidRDefault="005A237C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4.9</w:t>
            </w:r>
          </w:p>
        </w:tc>
      </w:tr>
      <w:tr w:rsidR="00D4087B" w:rsidRPr="00F01EA0" w14:paraId="055486C4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8F4EF7C" w14:textId="77777777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7943D9E" w14:textId="77777777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D0C9A81" w14:textId="7531AA29" w:rsidR="00D4087B" w:rsidRPr="0092338B" w:rsidRDefault="00626FCD" w:rsidP="00733396">
            <w:pPr>
              <w:spacing w:after="0" w:line="240" w:lineRule="auto"/>
              <w:rPr>
                <w:rFonts w:ascii="Arial" w:hAnsi="Arial" w:cs="Arial"/>
                <w:sz w:val="22"/>
              </w:rPr>
            </w:pPr>
            <w:r w:rsidRPr="0092338B">
              <w:rPr>
                <w:rFonts w:ascii="Arial" w:hAnsi="Arial" w:cs="Arial"/>
                <w:sz w:val="22"/>
              </w:rPr>
              <w:t xml:space="preserve">Ventura </w:t>
            </w:r>
            <w:r w:rsidRPr="00EE5DD6">
              <w:rPr>
                <w:rFonts w:ascii="Arial" w:hAnsi="Arial" w:cs="Arial"/>
                <w:i/>
                <w:sz w:val="22"/>
              </w:rPr>
              <w:t>et al.</w:t>
            </w:r>
            <w:r w:rsidRPr="0092338B">
              <w:rPr>
                <w:rFonts w:ascii="Arial" w:hAnsi="Arial" w:cs="Arial"/>
                <w:sz w:val="22"/>
              </w:rPr>
              <w:t xml:space="preserve"> </w:t>
            </w:r>
            <w:r w:rsidR="00733396" w:rsidRPr="0092338B">
              <w:rPr>
                <w:rFonts w:ascii="Arial" w:hAnsi="Arial" w:cs="Arial"/>
                <w:sz w:val="22"/>
              </w:rPr>
              <w:t>(2014)</w:t>
            </w: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7904B56" w14:textId="4B9E517B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eagle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5A7017A" w14:textId="4D8761FA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ng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2F079FE" w14:textId="382F3698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350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E84C27E" w14:textId="35E402D3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00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6261E9C" w14:textId="72851B7D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F712168" w14:textId="777C909B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21B91B5" w14:textId="00C47071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6B1C16B" w14:textId="0B1A4258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C55F897" w14:textId="096FF2A7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92EA714" w14:textId="26BCB6FD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CC653C" w14:textId="6CD7D1D6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hAnsi="Arial" w:cs="Arial"/>
                <w:color w:val="000000"/>
                <w:sz w:val="22"/>
              </w:rPr>
              <w:t>8.7</w:t>
            </w:r>
          </w:p>
        </w:tc>
      </w:tr>
      <w:tr w:rsidR="00D4087B" w:rsidRPr="00F01EA0" w14:paraId="671CA55F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C2CA1F" w14:textId="77777777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9D0D496" w14:textId="77777777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B7869B6" w14:textId="77777777" w:rsidR="00D4087B" w:rsidRDefault="00D4087B" w:rsidP="00D4087B">
            <w:pPr>
              <w:spacing w:after="0" w:line="240" w:lineRule="auto"/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57C688D" w14:textId="78BE06BD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FImpute</w:t>
            </w:r>
            <w:proofErr w:type="spellEnd"/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0C39F40" w14:textId="2EE59144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ng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BC10C4D" w14:textId="38029B25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350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801CCB2" w14:textId="5706B22E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00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816C9FD" w14:textId="30C4E097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D4FDC62" w14:textId="0BE8C66E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BC65D9E" w14:textId="7C112351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4022ADA" w14:textId="3884C935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232A65F" w14:textId="5927D231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C252E53" w14:textId="67B776C4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6F1F9C" w14:textId="2E99F894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hAnsi="Arial" w:cs="Arial"/>
                <w:color w:val="000000"/>
                <w:sz w:val="22"/>
              </w:rPr>
              <w:t>4.8</w:t>
            </w:r>
          </w:p>
        </w:tc>
      </w:tr>
      <w:tr w:rsidR="00D4087B" w:rsidRPr="00F01EA0" w14:paraId="3D51E1F6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1011776" w14:textId="77777777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1EDDD90" w14:textId="77777777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D59B309" w14:textId="77777777" w:rsidR="00D4087B" w:rsidRDefault="00D4087B" w:rsidP="00D4087B">
            <w:pPr>
              <w:spacing w:after="0" w:line="240" w:lineRule="auto"/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360BF4" w14:textId="2D156A29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Impute2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756582" w14:textId="36EE8373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ng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3C40C36" w14:textId="7735AC77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350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315413E" w14:textId="61263B54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00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174C841" w14:textId="04543CA9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8335290" w14:textId="2EA7D1BF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3F315D5" w14:textId="7726689F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F997D13" w14:textId="17888C9B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E5FFC93" w14:textId="6C86DEE9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3694F7F" w14:textId="0D22913A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1B8889" w14:textId="63E20694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hAnsi="Arial" w:cs="Arial"/>
                <w:color w:val="000000"/>
                <w:sz w:val="22"/>
              </w:rPr>
              <w:t>3.8</w:t>
            </w:r>
          </w:p>
        </w:tc>
      </w:tr>
      <w:tr w:rsidR="00D4087B" w:rsidRPr="00F01EA0" w14:paraId="51E56C77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9566D51" w14:textId="77777777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3AC72D3" w14:textId="77777777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9BDDD8C" w14:textId="77777777" w:rsidR="00D4087B" w:rsidRDefault="00D4087B" w:rsidP="00D4087B">
            <w:pPr>
              <w:spacing w:after="0" w:line="240" w:lineRule="auto"/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3E915FC" w14:textId="66B449FA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eagle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FFD1B05" w14:textId="2C40C5EA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arolais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C026AAD" w14:textId="24A5D833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350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3C36336" w14:textId="0963D4E1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00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9C1EBE7" w14:textId="022A05DD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F83DC3A" w14:textId="212F8DB5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0A478B6" w14:textId="385C28DB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0B79737" w14:textId="42982AB5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E30DC30" w14:textId="62AB30BA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37C1B04" w14:textId="5C793AA4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2552C7" w14:textId="71233A2C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hAnsi="Arial" w:cs="Arial"/>
                <w:color w:val="000000"/>
                <w:sz w:val="22"/>
              </w:rPr>
              <w:t>19.8</w:t>
            </w:r>
          </w:p>
        </w:tc>
      </w:tr>
      <w:tr w:rsidR="00D4087B" w:rsidRPr="00F01EA0" w14:paraId="1C11D7BC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B8A4CE5" w14:textId="77777777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3B4D0D8" w14:textId="77777777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ABCDEA3" w14:textId="77777777" w:rsidR="00D4087B" w:rsidRDefault="00D4087B" w:rsidP="00D4087B">
            <w:pPr>
              <w:spacing w:after="0" w:line="240" w:lineRule="auto"/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AB5E9D5" w14:textId="2D86E745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FImpute</w:t>
            </w:r>
            <w:proofErr w:type="spellEnd"/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D86952" w14:textId="188D9F7F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arolais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C4D3991" w14:textId="0C2C8B21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350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9A65428" w14:textId="23E2291D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00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CF74C44" w14:textId="31CB9513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63575FE" w14:textId="6A22B82A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BFC47F8" w14:textId="51002149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861E5DD" w14:textId="0D09DB4B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EBC10EC" w14:textId="4E2E83B1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E20C12" w14:textId="697F0706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F5DC51" w14:textId="6F7BA517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hAnsi="Arial" w:cs="Arial"/>
                <w:color w:val="000000"/>
                <w:sz w:val="22"/>
              </w:rPr>
              <w:t>7.7</w:t>
            </w:r>
          </w:p>
        </w:tc>
      </w:tr>
      <w:tr w:rsidR="00D4087B" w:rsidRPr="00F01EA0" w14:paraId="4F7AF037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38E05A2" w14:textId="77777777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A7B1CDA" w14:textId="77777777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00E9A8E" w14:textId="77777777" w:rsidR="00D4087B" w:rsidRDefault="00D4087B" w:rsidP="00D4087B">
            <w:pPr>
              <w:spacing w:after="0" w:line="240" w:lineRule="auto"/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B4C1EBD" w14:textId="2B6307AD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Impute2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2441ABF" w14:textId="364FF2E3" w:rsidR="00D4087B" w:rsidRPr="00F01EA0" w:rsidRDefault="00D4087B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arolais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9C2BBF2" w14:textId="3425AE88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350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EB11359" w14:textId="24A5567F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00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400E68" w14:textId="493D5655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67573C9" w14:textId="5125DCF6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2E7D536" w14:textId="349A9A4A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2EB67BC" w14:textId="2A1DE951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BF77F85" w14:textId="588C997F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E4048E" w14:textId="24E98B82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8FA35E" w14:textId="75794DFA" w:rsidR="00D4087B" w:rsidRPr="00F01EA0" w:rsidRDefault="00D4087B" w:rsidP="00D4087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hAnsi="Arial" w:cs="Arial"/>
                <w:color w:val="000000"/>
                <w:sz w:val="22"/>
              </w:rPr>
              <w:t>6.7</w:t>
            </w:r>
          </w:p>
        </w:tc>
      </w:tr>
      <w:tr w:rsidR="00FF1370" w:rsidRPr="00F01EA0" w14:paraId="1EC4237A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99F079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AB1803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igs</w:t>
            </w: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C524ED" w14:textId="77777777" w:rsidR="00D401C3" w:rsidRPr="0069163B" w:rsidRDefault="00EC4B72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hyperlink r:id="rId20" w:anchor="RANGE!_ENREF_56" w:tooltip="Wellmann, 2013 #2589" w:history="1">
              <w:r w:rsidR="00D401C3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 xml:space="preserve">Wellman </w:t>
              </w:r>
              <w:r w:rsidR="00781FD1" w:rsidRPr="00781FD1">
                <w:rPr>
                  <w:rFonts w:ascii="Arial" w:eastAsia="Times New Roman" w:hAnsi="Arial" w:cs="Arial"/>
                  <w:i/>
                  <w:sz w:val="22"/>
                  <w:lang w:eastAsia="en-GB"/>
                </w:rPr>
                <w:t>et al.</w:t>
              </w:r>
              <w:r w:rsidR="00D401C3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 xml:space="preserve"> (2013)</w:t>
              </w:r>
            </w:hyperlink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2658E9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eagle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2DC10E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ietrai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540AD4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795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305191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00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B5E663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6.7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546572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4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C47517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CCF9C7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.7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971C0A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.1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1B6FD2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9D8A02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</w:tr>
      <w:tr w:rsidR="00160B20" w:rsidRPr="00A24E46" w14:paraId="6CA12BE8" w14:textId="77777777" w:rsidTr="00A24E46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FB51806" w14:textId="77777777" w:rsidR="00160B20" w:rsidRPr="00E46FE6" w:rsidRDefault="00160B20" w:rsidP="00A24E4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167697C" w14:textId="77777777" w:rsidR="00160B20" w:rsidRPr="00E46FE6" w:rsidRDefault="00160B20" w:rsidP="00A24E4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7468293" w14:textId="2E5D7946" w:rsidR="00160B20" w:rsidRPr="00A24E46" w:rsidRDefault="00160B20" w:rsidP="00A24E46">
            <w:pPr>
              <w:spacing w:after="0" w:line="240" w:lineRule="auto"/>
              <w:rPr>
                <w:rFonts w:ascii="Arial" w:hAnsi="Arial" w:cs="Arial"/>
                <w:sz w:val="22"/>
                <w:lang w:val="nl-NL"/>
              </w:rPr>
            </w:pPr>
            <w:proofErr w:type="spellStart"/>
            <w:r w:rsidRPr="00A24E46">
              <w:rPr>
                <w:rFonts w:ascii="Arial" w:hAnsi="Arial" w:cs="Arial"/>
                <w:sz w:val="22"/>
                <w:lang w:val="nl-NL"/>
              </w:rPr>
              <w:t>Badke</w:t>
            </w:r>
            <w:proofErr w:type="spellEnd"/>
            <w:r w:rsidRPr="00A24E46">
              <w:rPr>
                <w:rFonts w:ascii="Arial" w:hAnsi="Arial" w:cs="Arial"/>
                <w:sz w:val="22"/>
                <w:lang w:val="nl-NL"/>
              </w:rPr>
              <w:t xml:space="preserve"> </w:t>
            </w:r>
            <w:r w:rsidRPr="00A24E46">
              <w:rPr>
                <w:rFonts w:ascii="Arial" w:hAnsi="Arial" w:cs="Arial"/>
                <w:i/>
                <w:sz w:val="22"/>
                <w:lang w:val="nl-NL"/>
              </w:rPr>
              <w:t>et al.</w:t>
            </w:r>
            <w:r>
              <w:rPr>
                <w:rFonts w:ascii="Arial" w:hAnsi="Arial" w:cs="Arial"/>
                <w:sz w:val="22"/>
                <w:lang w:val="nl-NL"/>
              </w:rPr>
              <w:t xml:space="preserve"> (2013</w:t>
            </w:r>
            <w:r w:rsidRPr="00A24E46">
              <w:rPr>
                <w:rFonts w:ascii="Arial" w:hAnsi="Arial" w:cs="Arial"/>
                <w:sz w:val="22"/>
                <w:lang w:val="nl-NL"/>
              </w:rPr>
              <w:t>)</w:t>
            </w: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70C3B04" w14:textId="77777777" w:rsidR="00160B20" w:rsidRPr="00A24E46" w:rsidRDefault="00160B20" w:rsidP="00A24E4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Beagle</w:t>
            </w:r>
            <w:proofErr w:type="spellEnd"/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B40B45C" w14:textId="77777777" w:rsidR="00160B20" w:rsidRPr="00A24E46" w:rsidRDefault="00160B20" w:rsidP="00A24E4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Yorkshire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C541833" w14:textId="530233EB" w:rsidR="00160B20" w:rsidRPr="00A24E46" w:rsidRDefault="00160B20" w:rsidP="00A24E4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64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13109CA" w14:textId="52E29240" w:rsidR="00160B20" w:rsidRPr="00A24E46" w:rsidRDefault="00160B20" w:rsidP="00A24E4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200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15132C5" w14:textId="1435A035" w:rsidR="00160B20" w:rsidRPr="00A24E46" w:rsidRDefault="00160B20" w:rsidP="00A24E4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 w:rsidRPr="00D41867">
              <w:rPr>
                <w:rFonts w:ascii="Arial" w:hAnsi="Arial" w:cs="Arial"/>
                <w:color w:val="000000"/>
                <w:sz w:val="22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31585BC" w14:textId="684FD895" w:rsidR="00160B20" w:rsidRPr="00A24E46" w:rsidRDefault="00160B20" w:rsidP="00A24E4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 w:rsidRPr="00D41867">
              <w:rPr>
                <w:rFonts w:ascii="Arial" w:hAnsi="Arial" w:cs="Arial"/>
                <w:color w:val="000000"/>
                <w:sz w:val="22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BB852CB" w14:textId="5A34C955" w:rsidR="00160B20" w:rsidRPr="00A24E46" w:rsidRDefault="00160B20" w:rsidP="00A24E4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 w:rsidRPr="00D41867">
              <w:rPr>
                <w:rFonts w:ascii="Arial" w:hAnsi="Arial" w:cs="Arial"/>
                <w:color w:val="000000"/>
                <w:sz w:val="22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94CF2E3" w14:textId="361CAFBA" w:rsidR="00160B20" w:rsidRPr="00A24E46" w:rsidRDefault="00160B20" w:rsidP="00A24E4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 w:rsidRPr="00D41867">
              <w:rPr>
                <w:rFonts w:ascii="Arial" w:hAnsi="Arial" w:cs="Arial"/>
                <w:color w:val="000000"/>
                <w:sz w:val="22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80ED0B1" w14:textId="058E30FD" w:rsidR="00160B20" w:rsidRPr="00A24E46" w:rsidRDefault="00160B20" w:rsidP="00A24E4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 w:rsidRPr="00D41867">
              <w:rPr>
                <w:rFonts w:ascii="Arial" w:hAnsi="Arial" w:cs="Arial"/>
                <w:color w:val="000000"/>
                <w:sz w:val="22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B691B85" w14:textId="3AFA1926" w:rsidR="00160B20" w:rsidRPr="00A24E46" w:rsidRDefault="00160B20" w:rsidP="00A24E4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 w:rsidRPr="00D41867">
              <w:rPr>
                <w:rFonts w:ascii="Arial" w:hAnsi="Arial" w:cs="Arial"/>
                <w:color w:val="000000"/>
                <w:sz w:val="22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A51BBDF" w14:textId="168E8EC6" w:rsidR="00160B20" w:rsidRPr="00A24E46" w:rsidRDefault="00160B20" w:rsidP="00A24E46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val="nl-NL" w:eastAsia="en-GB"/>
              </w:rPr>
              <w:t>4.9</w:t>
            </w:r>
          </w:p>
        </w:tc>
      </w:tr>
      <w:tr w:rsidR="00FF1370" w:rsidRPr="00F01EA0" w14:paraId="179D449B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91D45D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8CD3D8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Layers</w:t>
            </w: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A7DA11" w14:textId="77777777" w:rsidR="00D401C3" w:rsidRPr="0069163B" w:rsidRDefault="00EC4B72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hyperlink r:id="rId21" w:anchor="RANGE!_ENREF_50" w:tooltip="Vereijken, 2010 #2579" w:history="1">
              <w:proofErr w:type="spellStart"/>
              <w:r w:rsidR="00D401C3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>Vereijken</w:t>
              </w:r>
              <w:proofErr w:type="spellEnd"/>
              <w:r w:rsidR="00D401C3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 xml:space="preserve"> </w:t>
              </w:r>
              <w:r w:rsidR="00781FD1" w:rsidRPr="00781FD1">
                <w:rPr>
                  <w:rFonts w:ascii="Arial" w:eastAsia="Times New Roman" w:hAnsi="Arial" w:cs="Arial"/>
                  <w:i/>
                  <w:sz w:val="22"/>
                  <w:lang w:eastAsia="en-GB"/>
                </w:rPr>
                <w:t>et al.</w:t>
              </w:r>
              <w:r w:rsidR="00D401C3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 xml:space="preserve"> (2010)</w:t>
              </w:r>
            </w:hyperlink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65746C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eagle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30408F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rown layer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2961F2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57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9F835D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49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7F69B2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2.4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067C26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D59745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8.6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190742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385CFA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4.9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5388D0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B44A8F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</w:tr>
      <w:tr w:rsidR="00FF1370" w:rsidRPr="00F01EA0" w14:paraId="7EBCBF97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5DB1BF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78B225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Sheep</w:t>
            </w: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571367" w14:textId="77777777" w:rsidR="00D401C3" w:rsidRPr="0069163B" w:rsidRDefault="00EC4B72" w:rsidP="00D4087B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hyperlink r:id="rId22" w:anchor="RANGE!_ENREF_23" w:tooltip="Hayes, 2012 #1869" w:history="1">
              <w:r w:rsidR="00D401C3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 xml:space="preserve">Hayes </w:t>
              </w:r>
              <w:r w:rsidR="00781FD1" w:rsidRPr="00781FD1">
                <w:rPr>
                  <w:rFonts w:ascii="Arial" w:eastAsia="Times New Roman" w:hAnsi="Arial" w:cs="Arial"/>
                  <w:i/>
                  <w:sz w:val="22"/>
                  <w:lang w:eastAsia="en-GB"/>
                </w:rPr>
                <w:t>et al.</w:t>
              </w:r>
              <w:r w:rsidR="00D401C3" w:rsidRPr="0069163B">
                <w:rPr>
                  <w:rFonts w:ascii="Arial" w:eastAsia="Times New Roman" w:hAnsi="Arial" w:cs="Arial"/>
                  <w:sz w:val="22"/>
                  <w:lang w:eastAsia="en-GB"/>
                </w:rPr>
                <w:t xml:space="preserve"> (2012)</w:t>
              </w:r>
            </w:hyperlink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9027B8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fastPHASE</w:t>
            </w:r>
            <w:proofErr w:type="spellEnd"/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507464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order Leiceste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8E0329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40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1C05C7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9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165A83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9B4EC5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29CD15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5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AD7FAA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0758DB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1.5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E87099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34696A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</w:tr>
      <w:tr w:rsidR="00FF1370" w:rsidRPr="00F01EA0" w14:paraId="64B6D19C" w14:textId="77777777" w:rsidTr="0092338B">
        <w:trPr>
          <w:trHeight w:val="33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0EEF44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FDD90D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7C76EE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EB4C92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fastPHASE</w:t>
            </w:r>
            <w:proofErr w:type="spellEnd"/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E55B27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TERM</w:t>
            </w:r>
            <w:r w:rsidR="00D67E87">
              <w:rPr>
                <w:rFonts w:ascii="Arial" w:eastAsia="Times New Roman" w:hAnsi="Arial" w:cs="Arial"/>
                <w:color w:val="000000"/>
                <w:sz w:val="22"/>
                <w:vertAlign w:val="superscript"/>
                <w:lang w:eastAsia="en-GB"/>
              </w:rPr>
              <w:t>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E6A009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55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96744D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52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F891B3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FA772A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BA58E7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9.5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F17D2B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5BC027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6.5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E7505C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5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02E278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</w:tr>
      <w:tr w:rsidR="00FF1370" w:rsidRPr="00F01EA0" w14:paraId="01AD5F38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943A78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93DD8B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A6F012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549C76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fastPHASE</w:t>
            </w:r>
            <w:proofErr w:type="spellEnd"/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031E01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rino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A2DC9D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53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F63B1D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51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46BDB2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840A9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057BEB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0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6FCF20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69AF8D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9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80A583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8.5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5A8501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</w:tr>
      <w:tr w:rsidR="00FF1370" w:rsidRPr="00F01EA0" w14:paraId="798FD53A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2A9160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180C42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9B1E9D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F23052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eagle</w:t>
            </w:r>
          </w:p>
        </w:tc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3497FA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order Leiceste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B711A9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40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2D50F2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9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871182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B7678B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0C05A1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40CBEE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DC2627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B084F4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9.5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E955DE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</w:tr>
      <w:tr w:rsidR="00FF1370" w:rsidRPr="00F01EA0" w14:paraId="31370B31" w14:textId="77777777" w:rsidTr="0092338B">
        <w:trPr>
          <w:trHeight w:val="300"/>
        </w:trPr>
        <w:tc>
          <w:tcPr>
            <w:tcW w:w="8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DF3F906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3A524D6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23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182EE6C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14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701866A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eagle</w:t>
            </w:r>
          </w:p>
        </w:tc>
        <w:tc>
          <w:tcPr>
            <w:tcW w:w="19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08E80E7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TERM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5F3E314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55</w:t>
            </w:r>
          </w:p>
        </w:tc>
        <w:tc>
          <w:tcPr>
            <w:tcW w:w="7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85B42D8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52</w:t>
            </w:r>
          </w:p>
        </w:tc>
        <w:tc>
          <w:tcPr>
            <w:tcW w:w="10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0202460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C202A6E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908703D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3C6A96D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75EAF8F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681EF8B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0</w:t>
            </w:r>
          </w:p>
        </w:tc>
        <w:tc>
          <w:tcPr>
            <w:tcW w:w="9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1CF853C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</w:tr>
      <w:tr w:rsidR="00FF1370" w:rsidRPr="00F01EA0" w14:paraId="6140F854" w14:textId="77777777" w:rsidTr="0092338B">
        <w:trPr>
          <w:trHeight w:val="315"/>
        </w:trPr>
        <w:tc>
          <w:tcPr>
            <w:tcW w:w="8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7B519B7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9A83CD2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 </w:t>
            </w:r>
          </w:p>
        </w:tc>
        <w:tc>
          <w:tcPr>
            <w:tcW w:w="23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6323F18" w14:textId="77777777" w:rsidR="00D401C3" w:rsidRPr="00F01EA0" w:rsidRDefault="00D401C3" w:rsidP="00D4087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 </w:t>
            </w:r>
          </w:p>
        </w:tc>
        <w:tc>
          <w:tcPr>
            <w:tcW w:w="14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0AB70C3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eagle</w:t>
            </w:r>
          </w:p>
        </w:tc>
        <w:tc>
          <w:tcPr>
            <w:tcW w:w="19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C1191D3" w14:textId="77777777" w:rsidR="00D401C3" w:rsidRPr="00F01EA0" w:rsidRDefault="00D401C3" w:rsidP="00626FC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rino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9143334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53</w:t>
            </w:r>
          </w:p>
        </w:tc>
        <w:tc>
          <w:tcPr>
            <w:tcW w:w="7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6FD383D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51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B638101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3590583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935600F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FB307C0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23D2498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6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EB1BEE0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9.5</w:t>
            </w:r>
          </w:p>
        </w:tc>
        <w:tc>
          <w:tcPr>
            <w:tcW w:w="9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3F4612E" w14:textId="77777777" w:rsidR="00D401C3" w:rsidRPr="00F01EA0" w:rsidRDefault="00D401C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</w:tr>
    </w:tbl>
    <w:p w14:paraId="14838775" w14:textId="77777777" w:rsidR="00D401C3" w:rsidRDefault="00D401C3" w:rsidP="00AE6EE8">
      <w:pPr>
        <w:spacing w:line="240" w:lineRule="auto"/>
        <w:jc w:val="both"/>
        <w:rPr>
          <w:rFonts w:ascii="Arial" w:hAnsi="Arial" w:cs="Arial"/>
          <w:sz w:val="24"/>
          <w:szCs w:val="24"/>
        </w:rPr>
      </w:pPr>
    </w:p>
    <w:p w14:paraId="14F05E49" w14:textId="77777777" w:rsidR="00D401C3" w:rsidRPr="00D276B8" w:rsidRDefault="00D401C3" w:rsidP="00E8195F">
      <w:pPr>
        <w:spacing w:line="360" w:lineRule="auto"/>
        <w:rPr>
          <w:rFonts w:ascii="Arial" w:hAnsi="Arial" w:cs="Arial"/>
          <w:sz w:val="22"/>
        </w:rPr>
      </w:pPr>
      <w:bookmarkStart w:id="0" w:name="_GoBack"/>
      <w:r>
        <w:rPr>
          <w:rFonts w:ascii="Arial" w:hAnsi="Arial" w:cs="Arial"/>
          <w:sz w:val="22"/>
          <w:vertAlign w:val="superscript"/>
        </w:rPr>
        <w:t>1</w:t>
      </w:r>
      <w:r w:rsidRPr="00D276B8">
        <w:rPr>
          <w:rFonts w:ascii="Arial" w:hAnsi="Arial" w:cs="Arial"/>
          <w:sz w:val="22"/>
        </w:rPr>
        <w:t xml:space="preserve"> </w:t>
      </w:r>
      <w:r>
        <w:rPr>
          <w:rFonts w:ascii="Arial" w:hAnsi="Arial" w:cs="Arial"/>
          <w:sz w:val="22"/>
        </w:rPr>
        <w:t>The measures are imputation accuracy (Acc.) and a</w:t>
      </w:r>
      <w:r w:rsidRPr="00D276B8">
        <w:rPr>
          <w:rFonts w:ascii="Arial" w:hAnsi="Arial" w:cs="Arial"/>
          <w:sz w:val="22"/>
        </w:rPr>
        <w:t>llele imputation error rate</w:t>
      </w:r>
      <w:r>
        <w:rPr>
          <w:rFonts w:ascii="Arial" w:hAnsi="Arial" w:cs="Arial"/>
          <w:sz w:val="22"/>
        </w:rPr>
        <w:t xml:space="preserve"> (AIER). AIER</w:t>
      </w:r>
      <w:r w:rsidRPr="00D276B8">
        <w:rPr>
          <w:rFonts w:ascii="Arial" w:hAnsi="Arial" w:cs="Arial"/>
          <w:sz w:val="22"/>
        </w:rPr>
        <w:t xml:space="preserve"> is computed as half the genotype imputation error rate for studies that provided the latter measure.</w:t>
      </w:r>
    </w:p>
    <w:p w14:paraId="645DD4A2" w14:textId="77777777" w:rsidR="00AA2C51" w:rsidRPr="00D276B8" w:rsidRDefault="00D401C3" w:rsidP="00E8195F">
      <w:pPr>
        <w:spacing w:line="360" w:lineRule="auto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  <w:vertAlign w:val="superscript"/>
        </w:rPr>
        <w:lastRenderedPageBreak/>
        <w:t>2</w:t>
      </w:r>
      <w:r w:rsidR="00AA2C51" w:rsidRPr="00D276B8">
        <w:rPr>
          <w:rFonts w:ascii="Arial" w:hAnsi="Arial" w:cs="Arial"/>
          <w:sz w:val="22"/>
        </w:rPr>
        <w:t xml:space="preserve"> Description and references of imputation methods are given in Table 1.</w:t>
      </w:r>
    </w:p>
    <w:p w14:paraId="7EB33AF1" w14:textId="12F80037" w:rsidR="00AA25EF" w:rsidRPr="00D276B8" w:rsidRDefault="00551B9B" w:rsidP="00E8195F">
      <w:pPr>
        <w:spacing w:line="360" w:lineRule="auto"/>
        <w:rPr>
          <w:rFonts w:ascii="Arial" w:hAnsi="Arial" w:cs="Arial"/>
          <w:sz w:val="22"/>
        </w:rPr>
      </w:pPr>
      <w:r w:rsidRPr="00D276B8">
        <w:rPr>
          <w:rFonts w:ascii="Arial" w:hAnsi="Arial" w:cs="Arial"/>
          <w:sz w:val="22"/>
          <w:vertAlign w:val="superscript"/>
        </w:rPr>
        <w:t>3</w:t>
      </w:r>
      <w:r w:rsidRPr="00D276B8">
        <w:rPr>
          <w:rFonts w:ascii="Arial" w:hAnsi="Arial" w:cs="Arial"/>
          <w:sz w:val="22"/>
        </w:rPr>
        <w:t xml:space="preserve"> </w:t>
      </w:r>
      <w:r w:rsidR="00AA2C51" w:rsidRPr="00D276B8">
        <w:rPr>
          <w:rFonts w:ascii="Arial" w:hAnsi="Arial" w:cs="Arial"/>
          <w:sz w:val="22"/>
        </w:rPr>
        <w:t>This is the Bovine3K (</w:t>
      </w:r>
      <w:proofErr w:type="spellStart"/>
      <w:r w:rsidR="00AA2C51" w:rsidRPr="00D276B8">
        <w:rPr>
          <w:rFonts w:ascii="Arial" w:hAnsi="Arial" w:cs="Arial"/>
          <w:sz w:val="22"/>
        </w:rPr>
        <w:t>Illumina</w:t>
      </w:r>
      <w:proofErr w:type="spellEnd"/>
      <w:r w:rsidR="00AA2C51" w:rsidRPr="00D276B8">
        <w:rPr>
          <w:rFonts w:ascii="Arial" w:hAnsi="Arial" w:cs="Arial"/>
          <w:sz w:val="22"/>
        </w:rPr>
        <w:t xml:space="preserve"> Inc.)</w:t>
      </w:r>
      <w:r w:rsidR="009C4B3E" w:rsidRPr="00D276B8">
        <w:rPr>
          <w:rFonts w:ascii="Arial" w:hAnsi="Arial" w:cs="Arial"/>
          <w:sz w:val="22"/>
        </w:rPr>
        <w:t xml:space="preserve"> </w:t>
      </w:r>
      <w:r w:rsidR="0087655F" w:rsidRPr="00D276B8">
        <w:rPr>
          <w:rFonts w:ascii="Arial" w:hAnsi="Arial" w:cs="Arial"/>
          <w:sz w:val="22"/>
        </w:rPr>
        <w:fldChar w:fldCharType="begin">
          <w:fldData xml:space="preserve">PEVuZE5vdGU+PENpdGU+PEF1dGhvcj5EYXNzb25uZXZpbGxlPC9BdXRob3I+PFllYXI+MjAxMjwv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</w:fldData>
        </w:fldChar>
      </w:r>
      <w:r w:rsidR="00626FCD">
        <w:rPr>
          <w:rFonts w:ascii="Arial" w:hAnsi="Arial" w:cs="Arial"/>
          <w:sz w:val="22"/>
        </w:rPr>
        <w:instrText xml:space="preserve"> ADDIN EN.CITE </w:instrText>
      </w:r>
      <w:r w:rsidR="00626FCD">
        <w:rPr>
          <w:rFonts w:ascii="Arial" w:hAnsi="Arial" w:cs="Arial"/>
          <w:sz w:val="22"/>
        </w:rPr>
        <w:fldChar w:fldCharType="begin">
          <w:fldData xml:space="preserve">PEVuZE5vdGU+PENpdGU+PEF1dGhvcj5EYXNzb25uZXZpbGxlPC9BdXRob3I+PFllYXI+MjAxMjwv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</w:fldData>
        </w:fldChar>
      </w:r>
      <w:r w:rsidR="00626FCD">
        <w:rPr>
          <w:rFonts w:ascii="Arial" w:hAnsi="Arial" w:cs="Arial"/>
          <w:sz w:val="22"/>
        </w:rPr>
        <w:instrText xml:space="preserve"> ADDIN EN.CITE.DATA </w:instrText>
      </w:r>
      <w:r w:rsidR="00626FCD">
        <w:rPr>
          <w:rFonts w:ascii="Arial" w:hAnsi="Arial" w:cs="Arial"/>
          <w:sz w:val="22"/>
        </w:rPr>
      </w:r>
      <w:r w:rsidR="00626FCD">
        <w:rPr>
          <w:rFonts w:ascii="Arial" w:hAnsi="Arial" w:cs="Arial"/>
          <w:sz w:val="22"/>
        </w:rPr>
        <w:fldChar w:fldCharType="end"/>
      </w:r>
      <w:r w:rsidR="0087655F" w:rsidRPr="00D276B8">
        <w:rPr>
          <w:rFonts w:ascii="Arial" w:hAnsi="Arial" w:cs="Arial"/>
          <w:sz w:val="22"/>
        </w:rPr>
      </w:r>
      <w:r w:rsidR="0087655F" w:rsidRPr="00D276B8">
        <w:rPr>
          <w:rFonts w:ascii="Arial" w:hAnsi="Arial" w:cs="Arial"/>
          <w:sz w:val="22"/>
        </w:rPr>
        <w:fldChar w:fldCharType="separate"/>
      </w:r>
      <w:r w:rsidR="00D0614C" w:rsidRPr="00D276B8">
        <w:rPr>
          <w:rFonts w:ascii="Arial" w:hAnsi="Arial" w:cs="Arial"/>
          <w:noProof/>
          <w:sz w:val="22"/>
        </w:rPr>
        <w:t>(</w:t>
      </w:r>
      <w:hyperlink w:anchor="_ENREF_13" w:tooltip="Dassonneville, 2012 #1854" w:history="1">
        <w:r w:rsidR="000D0FBA" w:rsidRPr="00D276B8">
          <w:rPr>
            <w:rFonts w:ascii="Arial" w:hAnsi="Arial" w:cs="Arial"/>
            <w:noProof/>
            <w:sz w:val="22"/>
          </w:rPr>
          <w:t>Dassonneville</w:t>
        </w:r>
        <w:r w:rsidR="000D0FBA" w:rsidRPr="00D276B8">
          <w:rPr>
            <w:rFonts w:ascii="Arial" w:hAnsi="Arial" w:cs="Arial"/>
            <w:i/>
            <w:noProof/>
            <w:sz w:val="22"/>
          </w:rPr>
          <w:t xml:space="preserve"> et al.</w:t>
        </w:r>
        <w:r w:rsidR="000D0FBA" w:rsidRPr="00D276B8">
          <w:rPr>
            <w:rFonts w:ascii="Arial" w:hAnsi="Arial" w:cs="Arial"/>
            <w:noProof/>
            <w:sz w:val="22"/>
          </w:rPr>
          <w:t>, 2012</w:t>
        </w:r>
      </w:hyperlink>
      <w:r w:rsidR="00D0614C" w:rsidRPr="00D276B8">
        <w:rPr>
          <w:rFonts w:ascii="Arial" w:hAnsi="Arial" w:cs="Arial"/>
          <w:noProof/>
          <w:sz w:val="22"/>
        </w:rPr>
        <w:t xml:space="preserve">, </w:t>
      </w:r>
      <w:hyperlink w:anchor="_ENREF_33" w:tooltip="Huang, 2012 #1921" w:history="1">
        <w:r w:rsidR="000D0FBA" w:rsidRPr="00D276B8">
          <w:rPr>
            <w:rFonts w:ascii="Arial" w:hAnsi="Arial" w:cs="Arial"/>
            <w:noProof/>
            <w:sz w:val="22"/>
          </w:rPr>
          <w:t>Huang</w:t>
        </w:r>
        <w:r w:rsidR="000D0FBA" w:rsidRPr="00D276B8">
          <w:rPr>
            <w:rFonts w:ascii="Arial" w:hAnsi="Arial" w:cs="Arial"/>
            <w:i/>
            <w:noProof/>
            <w:sz w:val="22"/>
          </w:rPr>
          <w:t xml:space="preserve"> et al.</w:t>
        </w:r>
        <w:r w:rsidR="000D0FBA" w:rsidRPr="00D276B8">
          <w:rPr>
            <w:rFonts w:ascii="Arial" w:hAnsi="Arial" w:cs="Arial"/>
            <w:noProof/>
            <w:sz w:val="22"/>
          </w:rPr>
          <w:t>, 2012a</w:t>
        </w:r>
      </w:hyperlink>
      <w:r w:rsidR="00D0614C" w:rsidRPr="00D276B8">
        <w:rPr>
          <w:rFonts w:ascii="Arial" w:hAnsi="Arial" w:cs="Arial"/>
          <w:noProof/>
          <w:sz w:val="22"/>
        </w:rPr>
        <w:t xml:space="preserve">, </w:t>
      </w:r>
      <w:hyperlink w:anchor="_ENREF_34" w:tooltip="Huang, 2012 #2113" w:history="1">
        <w:r w:rsidR="000D0FBA" w:rsidRPr="00D276B8">
          <w:rPr>
            <w:rFonts w:ascii="Arial" w:hAnsi="Arial" w:cs="Arial"/>
            <w:noProof/>
            <w:sz w:val="22"/>
          </w:rPr>
          <w:t>Huang</w:t>
        </w:r>
        <w:r w:rsidR="000D0FBA" w:rsidRPr="00D276B8">
          <w:rPr>
            <w:rFonts w:ascii="Arial" w:hAnsi="Arial" w:cs="Arial"/>
            <w:i/>
            <w:noProof/>
            <w:sz w:val="22"/>
          </w:rPr>
          <w:t xml:space="preserve"> et al.</w:t>
        </w:r>
        <w:r w:rsidR="000D0FBA" w:rsidRPr="00D276B8">
          <w:rPr>
            <w:rFonts w:ascii="Arial" w:hAnsi="Arial" w:cs="Arial"/>
            <w:noProof/>
            <w:sz w:val="22"/>
          </w:rPr>
          <w:t>, 2012b</w:t>
        </w:r>
      </w:hyperlink>
      <w:r w:rsidR="00D0614C" w:rsidRPr="00D276B8">
        <w:rPr>
          <w:rFonts w:ascii="Arial" w:hAnsi="Arial" w:cs="Arial"/>
          <w:noProof/>
          <w:sz w:val="22"/>
        </w:rPr>
        <w:t xml:space="preserve">, </w:t>
      </w:r>
      <w:hyperlink w:anchor="_ENREF_58" w:tooltip="Wang, 2012 #1880" w:history="1">
        <w:r w:rsidR="000D0FBA" w:rsidRPr="00D276B8">
          <w:rPr>
            <w:rFonts w:ascii="Arial" w:hAnsi="Arial" w:cs="Arial"/>
            <w:noProof/>
            <w:sz w:val="22"/>
          </w:rPr>
          <w:t>Wang</w:t>
        </w:r>
        <w:r w:rsidR="000D0FBA" w:rsidRPr="00D276B8">
          <w:rPr>
            <w:rFonts w:ascii="Arial" w:hAnsi="Arial" w:cs="Arial"/>
            <w:i/>
            <w:noProof/>
            <w:sz w:val="22"/>
          </w:rPr>
          <w:t xml:space="preserve"> et al.</w:t>
        </w:r>
        <w:r w:rsidR="000D0FBA" w:rsidRPr="00D276B8">
          <w:rPr>
            <w:rFonts w:ascii="Arial" w:hAnsi="Arial" w:cs="Arial"/>
            <w:noProof/>
            <w:sz w:val="22"/>
          </w:rPr>
          <w:t>, 2012</w:t>
        </w:r>
      </w:hyperlink>
      <w:r w:rsidR="00D0614C" w:rsidRPr="00D276B8">
        <w:rPr>
          <w:rFonts w:ascii="Arial" w:hAnsi="Arial" w:cs="Arial"/>
          <w:noProof/>
          <w:sz w:val="22"/>
        </w:rPr>
        <w:t>)</w:t>
      </w:r>
      <w:r w:rsidR="0087655F" w:rsidRPr="00D276B8">
        <w:rPr>
          <w:rFonts w:ascii="Arial" w:hAnsi="Arial" w:cs="Arial"/>
          <w:sz w:val="22"/>
        </w:rPr>
        <w:fldChar w:fldCharType="end"/>
      </w:r>
      <w:r w:rsidR="00AA2C51" w:rsidRPr="00D276B8">
        <w:rPr>
          <w:rFonts w:ascii="Arial" w:hAnsi="Arial" w:cs="Arial"/>
          <w:sz w:val="22"/>
        </w:rPr>
        <w:t xml:space="preserve">, or an in </w:t>
      </w:r>
      <w:proofErr w:type="spellStart"/>
      <w:r w:rsidR="00AA2C51" w:rsidRPr="00D276B8">
        <w:rPr>
          <w:rFonts w:ascii="Arial" w:hAnsi="Arial" w:cs="Arial"/>
          <w:sz w:val="22"/>
        </w:rPr>
        <w:t>silico</w:t>
      </w:r>
      <w:proofErr w:type="spellEnd"/>
      <w:r w:rsidR="00AA2C51" w:rsidRPr="00D276B8">
        <w:rPr>
          <w:rFonts w:ascii="Arial" w:hAnsi="Arial" w:cs="Arial"/>
          <w:sz w:val="22"/>
        </w:rPr>
        <w:t xml:space="preserve"> 3k </w:t>
      </w:r>
      <w:r w:rsidR="00DE0B3F">
        <w:rPr>
          <w:rFonts w:ascii="Arial" w:hAnsi="Arial" w:cs="Arial"/>
          <w:sz w:val="22"/>
        </w:rPr>
        <w:t>panel</w:t>
      </w:r>
      <w:r w:rsidR="00AA2C51" w:rsidRPr="00D276B8">
        <w:rPr>
          <w:rFonts w:ascii="Arial" w:hAnsi="Arial" w:cs="Arial"/>
          <w:sz w:val="22"/>
        </w:rPr>
        <w:t xml:space="preserve"> </w:t>
      </w:r>
      <w:r w:rsidR="0080098B" w:rsidRPr="00D276B8">
        <w:rPr>
          <w:rFonts w:ascii="Arial" w:hAnsi="Arial" w:cs="Arial"/>
          <w:sz w:val="22"/>
        </w:rPr>
        <w:t>for all other studies.</w:t>
      </w:r>
    </w:p>
    <w:p w14:paraId="3CE92590" w14:textId="2D9936C4" w:rsidR="00AA2C51" w:rsidRPr="00D276B8" w:rsidRDefault="00551B9B" w:rsidP="00E8195F">
      <w:pPr>
        <w:spacing w:line="360" w:lineRule="auto"/>
        <w:rPr>
          <w:rFonts w:ascii="Arial" w:hAnsi="Arial" w:cs="Arial"/>
          <w:sz w:val="22"/>
        </w:rPr>
      </w:pPr>
      <w:r w:rsidRPr="00D276B8">
        <w:rPr>
          <w:rFonts w:ascii="Arial" w:hAnsi="Arial" w:cs="Arial"/>
          <w:sz w:val="22"/>
          <w:vertAlign w:val="superscript"/>
        </w:rPr>
        <w:t>4</w:t>
      </w:r>
      <w:r w:rsidR="00AA2C51" w:rsidRPr="00D276B8">
        <w:rPr>
          <w:rFonts w:ascii="Arial" w:hAnsi="Arial" w:cs="Arial"/>
          <w:sz w:val="22"/>
        </w:rPr>
        <w:t xml:space="preserve"> This is the </w:t>
      </w:r>
      <w:proofErr w:type="spellStart"/>
      <w:r w:rsidR="00AA2C51" w:rsidRPr="00D276B8">
        <w:rPr>
          <w:rFonts w:ascii="Arial" w:hAnsi="Arial" w:cs="Arial"/>
          <w:sz w:val="22"/>
        </w:rPr>
        <w:t>BovineLD</w:t>
      </w:r>
      <w:proofErr w:type="spellEnd"/>
      <w:r w:rsidR="00AA2C51" w:rsidRPr="00D276B8">
        <w:rPr>
          <w:rFonts w:ascii="Arial" w:hAnsi="Arial" w:cs="Arial"/>
          <w:sz w:val="22"/>
        </w:rPr>
        <w:t xml:space="preserve"> with 6,909 SNPs (</w:t>
      </w:r>
      <w:proofErr w:type="spellStart"/>
      <w:r w:rsidR="00AA2C51" w:rsidRPr="00D276B8">
        <w:rPr>
          <w:rFonts w:ascii="Arial" w:hAnsi="Arial" w:cs="Arial"/>
          <w:sz w:val="22"/>
        </w:rPr>
        <w:t>Illumina</w:t>
      </w:r>
      <w:proofErr w:type="spellEnd"/>
      <w:r w:rsidR="00AA2C51" w:rsidRPr="00D276B8">
        <w:rPr>
          <w:rFonts w:ascii="Arial" w:hAnsi="Arial" w:cs="Arial"/>
          <w:sz w:val="22"/>
        </w:rPr>
        <w:t xml:space="preserve"> Inc.)</w:t>
      </w:r>
      <w:r w:rsidR="004715FD" w:rsidRPr="00D276B8">
        <w:rPr>
          <w:rFonts w:ascii="Arial" w:hAnsi="Arial" w:cs="Arial"/>
          <w:sz w:val="22"/>
        </w:rPr>
        <w:t xml:space="preserve"> </w:t>
      </w:r>
      <w:r w:rsidR="0080098B" w:rsidRPr="00D276B8">
        <w:rPr>
          <w:rFonts w:ascii="Arial" w:hAnsi="Arial" w:cs="Arial"/>
          <w:sz w:val="22"/>
        </w:rPr>
        <w:fldChar w:fldCharType="begin">
          <w:fldData xml:space="preserve">PEVuZE5vdGU+PENpdGU+PEF1dGhvcj5TdW48L0F1dGhvcj48WWVhcj4yMDEyPC9ZZWFyPjxSZWNO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</w:fldData>
        </w:fldChar>
      </w:r>
      <w:r w:rsidR="00626FCD">
        <w:rPr>
          <w:rFonts w:ascii="Arial" w:hAnsi="Arial" w:cs="Arial"/>
          <w:sz w:val="22"/>
        </w:rPr>
        <w:instrText xml:space="preserve"> ADDIN EN.CITE </w:instrText>
      </w:r>
      <w:r w:rsidR="00626FCD">
        <w:rPr>
          <w:rFonts w:ascii="Arial" w:hAnsi="Arial" w:cs="Arial"/>
          <w:sz w:val="22"/>
        </w:rPr>
        <w:fldChar w:fldCharType="begin">
          <w:fldData xml:space="preserve">PEVuZE5vdGU+PENpdGU+PEF1dGhvcj5TdW48L0F1dGhvcj48WWVhcj4yMDEyPC9ZZWFyPjxSZWNO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</w:fldData>
        </w:fldChar>
      </w:r>
      <w:r w:rsidR="00626FCD">
        <w:rPr>
          <w:rFonts w:ascii="Arial" w:hAnsi="Arial" w:cs="Arial"/>
          <w:sz w:val="22"/>
        </w:rPr>
        <w:instrText xml:space="preserve"> ADDIN EN.CITE.DATA </w:instrText>
      </w:r>
      <w:r w:rsidR="00626FCD">
        <w:rPr>
          <w:rFonts w:ascii="Arial" w:hAnsi="Arial" w:cs="Arial"/>
          <w:sz w:val="22"/>
        </w:rPr>
      </w:r>
      <w:r w:rsidR="00626FCD">
        <w:rPr>
          <w:rFonts w:ascii="Arial" w:hAnsi="Arial" w:cs="Arial"/>
          <w:sz w:val="22"/>
        </w:rPr>
        <w:fldChar w:fldCharType="end"/>
      </w:r>
      <w:r w:rsidR="0080098B" w:rsidRPr="00D276B8">
        <w:rPr>
          <w:rFonts w:ascii="Arial" w:hAnsi="Arial" w:cs="Arial"/>
          <w:sz w:val="22"/>
        </w:rPr>
      </w:r>
      <w:r w:rsidR="0080098B" w:rsidRPr="00D276B8">
        <w:rPr>
          <w:rFonts w:ascii="Arial" w:hAnsi="Arial" w:cs="Arial"/>
          <w:sz w:val="22"/>
        </w:rPr>
        <w:fldChar w:fldCharType="separate"/>
      </w:r>
      <w:r w:rsidR="00626FCD">
        <w:rPr>
          <w:rFonts w:ascii="Arial" w:hAnsi="Arial" w:cs="Arial"/>
          <w:noProof/>
          <w:sz w:val="22"/>
        </w:rPr>
        <w:t>(</w:t>
      </w:r>
      <w:hyperlink w:anchor="_ENREF_33" w:tooltip="Huang, 2012 #1921" w:history="1">
        <w:r w:rsidR="000D0FBA">
          <w:rPr>
            <w:rFonts w:ascii="Arial" w:hAnsi="Arial" w:cs="Arial"/>
            <w:noProof/>
            <w:sz w:val="22"/>
          </w:rPr>
          <w:t>Huang</w:t>
        </w:r>
        <w:r w:rsidR="000D0FBA" w:rsidRPr="00626FCD">
          <w:rPr>
            <w:rFonts w:ascii="Arial" w:hAnsi="Arial" w:cs="Arial"/>
            <w:i/>
            <w:noProof/>
            <w:sz w:val="22"/>
          </w:rPr>
          <w:t xml:space="preserve"> et al.</w:t>
        </w:r>
        <w:r w:rsidR="000D0FBA">
          <w:rPr>
            <w:rFonts w:ascii="Arial" w:hAnsi="Arial" w:cs="Arial"/>
            <w:noProof/>
            <w:sz w:val="22"/>
          </w:rPr>
          <w:t>, 2012a</w:t>
        </w:r>
      </w:hyperlink>
      <w:r w:rsidR="00626FCD">
        <w:rPr>
          <w:rFonts w:ascii="Arial" w:hAnsi="Arial" w:cs="Arial"/>
          <w:noProof/>
          <w:sz w:val="22"/>
        </w:rPr>
        <w:t xml:space="preserve">, </w:t>
      </w:r>
      <w:hyperlink w:anchor="_ENREF_50" w:tooltip="Sun, 2012 #2576" w:history="1">
        <w:r w:rsidR="000D0FBA">
          <w:rPr>
            <w:rFonts w:ascii="Arial" w:hAnsi="Arial" w:cs="Arial"/>
            <w:noProof/>
            <w:sz w:val="22"/>
          </w:rPr>
          <w:t>Sun</w:t>
        </w:r>
        <w:r w:rsidR="000D0FBA" w:rsidRPr="00626FCD">
          <w:rPr>
            <w:rFonts w:ascii="Arial" w:hAnsi="Arial" w:cs="Arial"/>
            <w:i/>
            <w:noProof/>
            <w:sz w:val="22"/>
          </w:rPr>
          <w:t xml:space="preserve"> et al.</w:t>
        </w:r>
        <w:r w:rsidR="000D0FBA">
          <w:rPr>
            <w:rFonts w:ascii="Arial" w:hAnsi="Arial" w:cs="Arial"/>
            <w:noProof/>
            <w:sz w:val="22"/>
          </w:rPr>
          <w:t>, 2012</w:t>
        </w:r>
      </w:hyperlink>
      <w:r w:rsidR="00626FCD">
        <w:rPr>
          <w:rFonts w:ascii="Arial" w:hAnsi="Arial" w:cs="Arial"/>
          <w:noProof/>
          <w:sz w:val="22"/>
        </w:rPr>
        <w:t xml:space="preserve">, </w:t>
      </w:r>
      <w:hyperlink w:anchor="_ENREF_55" w:tooltip="Ventura, 2014 #3013" w:history="1">
        <w:r w:rsidR="000D0FBA">
          <w:rPr>
            <w:rFonts w:ascii="Arial" w:hAnsi="Arial" w:cs="Arial"/>
            <w:noProof/>
            <w:sz w:val="22"/>
          </w:rPr>
          <w:t>Ventura</w:t>
        </w:r>
        <w:r w:rsidR="000D0FBA" w:rsidRPr="00626FCD">
          <w:rPr>
            <w:rFonts w:ascii="Arial" w:hAnsi="Arial" w:cs="Arial"/>
            <w:i/>
            <w:noProof/>
            <w:sz w:val="22"/>
          </w:rPr>
          <w:t xml:space="preserve"> et al.</w:t>
        </w:r>
        <w:r w:rsidR="000D0FBA">
          <w:rPr>
            <w:rFonts w:ascii="Arial" w:hAnsi="Arial" w:cs="Arial"/>
            <w:noProof/>
            <w:sz w:val="22"/>
          </w:rPr>
          <w:t>, 2014</w:t>
        </w:r>
      </w:hyperlink>
      <w:r w:rsidR="00626FCD">
        <w:rPr>
          <w:rFonts w:ascii="Arial" w:hAnsi="Arial" w:cs="Arial"/>
          <w:noProof/>
          <w:sz w:val="22"/>
        </w:rPr>
        <w:t>)</w:t>
      </w:r>
      <w:r w:rsidR="0080098B" w:rsidRPr="00D276B8">
        <w:rPr>
          <w:rFonts w:ascii="Arial" w:hAnsi="Arial" w:cs="Arial"/>
          <w:sz w:val="22"/>
        </w:rPr>
        <w:fldChar w:fldCharType="end"/>
      </w:r>
      <w:r w:rsidR="00AA2C51" w:rsidRPr="00D276B8">
        <w:rPr>
          <w:rFonts w:ascii="Arial" w:hAnsi="Arial" w:cs="Arial"/>
          <w:sz w:val="22"/>
        </w:rPr>
        <w:t xml:space="preserve">, </w:t>
      </w:r>
      <w:r w:rsidR="000A2B17">
        <w:rPr>
          <w:rFonts w:ascii="Arial" w:hAnsi="Arial" w:cs="Arial"/>
          <w:sz w:val="22"/>
        </w:rPr>
        <w:t xml:space="preserve">the </w:t>
      </w:r>
      <w:proofErr w:type="spellStart"/>
      <w:r w:rsidR="000A2B17">
        <w:rPr>
          <w:rFonts w:ascii="Arial" w:hAnsi="Arial" w:cs="Arial"/>
          <w:sz w:val="22"/>
        </w:rPr>
        <w:t>GeneSeek</w:t>
      </w:r>
      <w:proofErr w:type="spellEnd"/>
      <w:r w:rsidR="000A2B17">
        <w:rPr>
          <w:rFonts w:ascii="Arial" w:hAnsi="Arial" w:cs="Arial"/>
          <w:sz w:val="22"/>
        </w:rPr>
        <w:t xml:space="preserve"> Genomic Profiler (containing 10k SNPs of which 6890 were retained for analysis; </w:t>
      </w:r>
      <w:proofErr w:type="spellStart"/>
      <w:r w:rsidR="00995607">
        <w:rPr>
          <w:rFonts w:ascii="Arial" w:hAnsi="Arial" w:cs="Arial"/>
          <w:sz w:val="22"/>
        </w:rPr>
        <w:t>Badke</w:t>
      </w:r>
      <w:proofErr w:type="spellEnd"/>
      <w:r w:rsidR="00995607">
        <w:rPr>
          <w:rFonts w:ascii="Arial" w:hAnsi="Arial" w:cs="Arial"/>
          <w:sz w:val="22"/>
        </w:rPr>
        <w:t xml:space="preserve"> </w:t>
      </w:r>
      <w:r w:rsidR="00995607" w:rsidRPr="000729CB">
        <w:rPr>
          <w:rFonts w:ascii="Arial" w:hAnsi="Arial" w:cs="Arial"/>
          <w:i/>
          <w:sz w:val="22"/>
        </w:rPr>
        <w:t>et al.,</w:t>
      </w:r>
      <w:r w:rsidR="00995607">
        <w:rPr>
          <w:rFonts w:ascii="Arial" w:hAnsi="Arial" w:cs="Arial"/>
          <w:sz w:val="22"/>
        </w:rPr>
        <w:t xml:space="preserve"> 2013, </w:t>
      </w:r>
      <w:proofErr w:type="spellStart"/>
      <w:r w:rsidR="000A2B17">
        <w:rPr>
          <w:rFonts w:ascii="Arial" w:hAnsi="Arial" w:cs="Arial"/>
          <w:sz w:val="22"/>
        </w:rPr>
        <w:t>Badke</w:t>
      </w:r>
      <w:proofErr w:type="spellEnd"/>
      <w:r w:rsidR="000A2B17">
        <w:rPr>
          <w:rFonts w:ascii="Arial" w:hAnsi="Arial" w:cs="Arial"/>
          <w:sz w:val="22"/>
        </w:rPr>
        <w:t xml:space="preserve"> </w:t>
      </w:r>
      <w:r w:rsidR="000A2B17" w:rsidRPr="005B4F5C">
        <w:rPr>
          <w:rFonts w:ascii="Arial" w:hAnsi="Arial" w:cs="Arial"/>
          <w:i/>
          <w:sz w:val="22"/>
        </w:rPr>
        <w:t>et al.,</w:t>
      </w:r>
      <w:r w:rsidR="000A2B17">
        <w:rPr>
          <w:rFonts w:ascii="Arial" w:hAnsi="Arial" w:cs="Arial"/>
          <w:sz w:val="22"/>
        </w:rPr>
        <w:t xml:space="preserve"> 2014) </w:t>
      </w:r>
      <w:r w:rsidR="00AA2C51" w:rsidRPr="00D276B8">
        <w:rPr>
          <w:rFonts w:ascii="Arial" w:hAnsi="Arial" w:cs="Arial"/>
          <w:sz w:val="22"/>
        </w:rPr>
        <w:t xml:space="preserve">or an in </w:t>
      </w:r>
      <w:proofErr w:type="spellStart"/>
      <w:r w:rsidR="00AA2C51" w:rsidRPr="00D276B8">
        <w:rPr>
          <w:rFonts w:ascii="Arial" w:hAnsi="Arial" w:cs="Arial"/>
          <w:sz w:val="22"/>
        </w:rPr>
        <w:t>silico</w:t>
      </w:r>
      <w:proofErr w:type="spellEnd"/>
      <w:r w:rsidR="00AA2C51" w:rsidRPr="00D276B8">
        <w:rPr>
          <w:rFonts w:ascii="Arial" w:hAnsi="Arial" w:cs="Arial"/>
          <w:sz w:val="22"/>
        </w:rPr>
        <w:t xml:space="preserve"> 6k </w:t>
      </w:r>
      <w:r w:rsidR="00DE0B3F">
        <w:rPr>
          <w:rFonts w:ascii="Arial" w:hAnsi="Arial" w:cs="Arial"/>
          <w:sz w:val="22"/>
        </w:rPr>
        <w:t>panel</w:t>
      </w:r>
      <w:r w:rsidR="00AA2C51" w:rsidRPr="00D276B8">
        <w:rPr>
          <w:rFonts w:ascii="Arial" w:hAnsi="Arial" w:cs="Arial"/>
          <w:sz w:val="22"/>
        </w:rPr>
        <w:t xml:space="preserve"> </w:t>
      </w:r>
      <w:r w:rsidR="0080098B" w:rsidRPr="00D276B8">
        <w:rPr>
          <w:rFonts w:ascii="Arial" w:hAnsi="Arial" w:cs="Arial"/>
          <w:sz w:val="22"/>
        </w:rPr>
        <w:t>for all other studies.</w:t>
      </w:r>
    </w:p>
    <w:p w14:paraId="5752E273" w14:textId="77777777" w:rsidR="008A22F4" w:rsidRDefault="00F45B75" w:rsidP="00E8195F">
      <w:pPr>
        <w:spacing w:line="360" w:lineRule="auto"/>
        <w:rPr>
          <w:rFonts w:ascii="Arial" w:hAnsi="Arial" w:cs="Arial"/>
          <w:sz w:val="22"/>
        </w:rPr>
      </w:pPr>
      <w:r w:rsidRPr="00D276B8">
        <w:rPr>
          <w:rFonts w:ascii="Arial" w:hAnsi="Arial" w:cs="Arial"/>
          <w:sz w:val="22"/>
          <w:vertAlign w:val="superscript"/>
        </w:rPr>
        <w:t>5</w:t>
      </w:r>
      <w:r w:rsidR="00D969D0" w:rsidRPr="00D276B8">
        <w:rPr>
          <w:rFonts w:ascii="Arial" w:hAnsi="Arial" w:cs="Arial"/>
          <w:sz w:val="22"/>
        </w:rPr>
        <w:t xml:space="preserve"> NA = information was not available in the original study.</w:t>
      </w:r>
    </w:p>
    <w:p w14:paraId="21C62727" w14:textId="3D13529C" w:rsidR="002D628C" w:rsidRDefault="00D67E87" w:rsidP="00E8195F">
      <w:pPr>
        <w:pStyle w:val="CommentText"/>
        <w:spacing w:line="360" w:lineRule="auto"/>
        <w:rPr>
          <w:rFonts w:ascii="Arial" w:eastAsia="Times New Roman" w:hAnsi="Arial" w:cs="Arial"/>
          <w:sz w:val="22"/>
          <w:szCs w:val="22"/>
          <w:lang w:eastAsia="en-GB"/>
        </w:rPr>
      </w:pPr>
      <w:r>
        <w:rPr>
          <w:rFonts w:ascii="Arial" w:hAnsi="Arial" w:cs="Arial"/>
          <w:sz w:val="22"/>
          <w:vertAlign w:val="superscript"/>
        </w:rPr>
        <w:t>6</w:t>
      </w:r>
      <w:r w:rsidR="002D628C">
        <w:rPr>
          <w:rFonts w:ascii="Arial" w:hAnsi="Arial" w:cs="Arial"/>
          <w:sz w:val="22"/>
        </w:rPr>
        <w:t xml:space="preserve"> This is a </w:t>
      </w:r>
      <w:proofErr w:type="spellStart"/>
      <w:r w:rsidR="002D628C">
        <w:rPr>
          <w:rFonts w:ascii="Arial" w:hAnsi="Arial" w:cs="Arial"/>
          <w:sz w:val="22"/>
        </w:rPr>
        <w:t>m</w:t>
      </w:r>
      <w:r w:rsidR="002D628C" w:rsidRPr="002D628C">
        <w:rPr>
          <w:rFonts w:ascii="Arial" w:hAnsi="Arial" w:cs="Arial"/>
          <w:sz w:val="22"/>
          <w:szCs w:val="22"/>
        </w:rPr>
        <w:t>ultibreed</w:t>
      </w:r>
      <w:proofErr w:type="spellEnd"/>
      <w:r w:rsidR="002D628C" w:rsidRPr="002D628C">
        <w:rPr>
          <w:rFonts w:ascii="Arial" w:hAnsi="Arial" w:cs="Arial"/>
          <w:sz w:val="22"/>
          <w:szCs w:val="22"/>
        </w:rPr>
        <w:t xml:space="preserve"> reference population </w:t>
      </w:r>
      <w:r w:rsidR="002D628C">
        <w:rPr>
          <w:rFonts w:ascii="Arial" w:hAnsi="Arial" w:cs="Arial"/>
          <w:sz w:val="22"/>
          <w:szCs w:val="22"/>
        </w:rPr>
        <w:t>(</w:t>
      </w:r>
      <w:r w:rsidR="002D628C" w:rsidRPr="002D628C">
        <w:rPr>
          <w:rFonts w:ascii="Arial" w:hAnsi="Arial" w:cs="Arial"/>
          <w:sz w:val="22"/>
          <w:szCs w:val="22"/>
        </w:rPr>
        <w:t>including:</w:t>
      </w:r>
      <w:r w:rsidR="002D628C">
        <w:rPr>
          <w:rFonts w:ascii="Arial" w:hAnsi="Arial" w:cs="Arial"/>
          <w:sz w:val="22"/>
          <w:szCs w:val="22"/>
        </w:rPr>
        <w:t xml:space="preserve"> </w:t>
      </w:r>
      <w:r w:rsidR="002D628C" w:rsidRPr="002D628C">
        <w:rPr>
          <w:rFonts w:ascii="Arial" w:hAnsi="Arial" w:cs="Arial"/>
          <w:sz w:val="22"/>
          <w:szCs w:val="22"/>
        </w:rPr>
        <w:t>195, 140, 526, 189, 688, 506, and 180 bulls</w:t>
      </w:r>
      <w:r w:rsidR="002D628C">
        <w:rPr>
          <w:rFonts w:ascii="Arial" w:hAnsi="Arial" w:cs="Arial"/>
          <w:sz w:val="22"/>
          <w:szCs w:val="22"/>
        </w:rPr>
        <w:t xml:space="preserve"> </w:t>
      </w:r>
      <w:r w:rsidR="002D628C" w:rsidRPr="002D628C">
        <w:rPr>
          <w:rFonts w:ascii="Arial" w:hAnsi="Arial" w:cs="Arial"/>
          <w:sz w:val="22"/>
          <w:szCs w:val="22"/>
        </w:rPr>
        <w:t xml:space="preserve">for Aberdeen </w:t>
      </w:r>
      <w:r w:rsidR="00E8195F">
        <w:rPr>
          <w:rFonts w:ascii="Arial" w:hAnsi="Arial" w:cs="Arial"/>
          <w:sz w:val="22"/>
          <w:szCs w:val="22"/>
        </w:rPr>
        <w:t xml:space="preserve">Angus, Belgian Blue, </w:t>
      </w:r>
      <w:proofErr w:type="spellStart"/>
      <w:r w:rsidR="00E8195F">
        <w:rPr>
          <w:rFonts w:ascii="Arial" w:hAnsi="Arial" w:cs="Arial"/>
          <w:sz w:val="22"/>
          <w:szCs w:val="22"/>
        </w:rPr>
        <w:t>Charolais</w:t>
      </w:r>
      <w:proofErr w:type="spellEnd"/>
      <w:r w:rsidR="00E8195F">
        <w:rPr>
          <w:rFonts w:ascii="Arial" w:hAnsi="Arial" w:cs="Arial"/>
          <w:sz w:val="22"/>
          <w:szCs w:val="22"/>
        </w:rPr>
        <w:t xml:space="preserve">, </w:t>
      </w:r>
      <w:r w:rsidR="002D628C">
        <w:rPr>
          <w:rFonts w:ascii="Arial" w:hAnsi="Arial" w:cs="Arial"/>
          <w:sz w:val="22"/>
          <w:szCs w:val="22"/>
        </w:rPr>
        <w:t>H</w:t>
      </w:r>
      <w:r w:rsidR="002D628C" w:rsidRPr="002D628C">
        <w:rPr>
          <w:rFonts w:ascii="Arial" w:hAnsi="Arial" w:cs="Arial"/>
          <w:sz w:val="22"/>
          <w:szCs w:val="22"/>
        </w:rPr>
        <w:t>ereford,</w:t>
      </w:r>
      <w:r w:rsidR="002D628C">
        <w:rPr>
          <w:rFonts w:ascii="Arial" w:hAnsi="Arial" w:cs="Arial"/>
          <w:sz w:val="22"/>
          <w:szCs w:val="22"/>
        </w:rPr>
        <w:t xml:space="preserve"> </w:t>
      </w:r>
      <w:r w:rsidR="002D628C" w:rsidRPr="002D628C">
        <w:rPr>
          <w:rFonts w:ascii="Arial" w:hAnsi="Arial" w:cs="Arial"/>
          <w:sz w:val="22"/>
          <w:szCs w:val="22"/>
        </w:rPr>
        <w:t xml:space="preserve">Holstein-Friesian, </w:t>
      </w:r>
      <w:proofErr w:type="spellStart"/>
      <w:r w:rsidR="002D628C" w:rsidRPr="002D628C">
        <w:rPr>
          <w:rFonts w:ascii="Arial" w:hAnsi="Arial" w:cs="Arial"/>
          <w:sz w:val="22"/>
          <w:szCs w:val="22"/>
        </w:rPr>
        <w:t>Limousin</w:t>
      </w:r>
      <w:proofErr w:type="spellEnd"/>
      <w:r w:rsidR="002D628C" w:rsidRPr="002D628C">
        <w:rPr>
          <w:rFonts w:ascii="Arial" w:hAnsi="Arial" w:cs="Arial"/>
          <w:sz w:val="22"/>
          <w:szCs w:val="22"/>
        </w:rPr>
        <w:t xml:space="preserve"> and Simmental,</w:t>
      </w:r>
      <w:r w:rsidR="002D628C">
        <w:rPr>
          <w:rFonts w:ascii="Arial" w:hAnsi="Arial" w:cs="Arial"/>
          <w:sz w:val="22"/>
          <w:szCs w:val="22"/>
        </w:rPr>
        <w:t xml:space="preserve"> </w:t>
      </w:r>
      <w:r w:rsidR="002D628C" w:rsidRPr="002D628C">
        <w:rPr>
          <w:rFonts w:ascii="Arial" w:hAnsi="Arial" w:cs="Arial"/>
          <w:sz w:val="22"/>
          <w:szCs w:val="22"/>
        </w:rPr>
        <w:t>respectively</w:t>
      </w:r>
      <w:r w:rsidR="002D628C">
        <w:rPr>
          <w:rFonts w:ascii="Arial" w:hAnsi="Arial" w:cs="Arial"/>
          <w:sz w:val="22"/>
          <w:szCs w:val="22"/>
        </w:rPr>
        <w:t>)</w:t>
      </w:r>
      <w:r w:rsidR="00880F0B">
        <w:rPr>
          <w:rFonts w:ascii="Arial" w:eastAsia="Times New Roman" w:hAnsi="Arial" w:cs="Arial"/>
          <w:sz w:val="22"/>
          <w:szCs w:val="22"/>
          <w:lang w:eastAsia="en-GB"/>
        </w:rPr>
        <w:t>.</w:t>
      </w:r>
    </w:p>
    <w:p w14:paraId="49D8C0AF" w14:textId="74C4B62F" w:rsidR="00F45B75" w:rsidRPr="00D276B8" w:rsidRDefault="00D67E87" w:rsidP="00E8195F">
      <w:pPr>
        <w:spacing w:line="360" w:lineRule="auto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  <w:vertAlign w:val="superscript"/>
        </w:rPr>
        <w:t>7</w:t>
      </w:r>
      <w:r w:rsidR="00F45B75" w:rsidRPr="00D276B8">
        <w:rPr>
          <w:rFonts w:ascii="Arial" w:hAnsi="Arial" w:cs="Arial"/>
          <w:sz w:val="22"/>
        </w:rPr>
        <w:t xml:space="preserve"> TERM = White faced </w:t>
      </w:r>
      <w:proofErr w:type="spellStart"/>
      <w:r w:rsidR="00F45B75" w:rsidRPr="00D276B8">
        <w:rPr>
          <w:rFonts w:ascii="Arial" w:hAnsi="Arial" w:cs="Arial"/>
          <w:sz w:val="22"/>
        </w:rPr>
        <w:t>Suffolks</w:t>
      </w:r>
      <w:proofErr w:type="spellEnd"/>
      <w:r w:rsidR="00F45B75" w:rsidRPr="00D276B8">
        <w:rPr>
          <w:rFonts w:ascii="Arial" w:hAnsi="Arial" w:cs="Arial"/>
          <w:sz w:val="22"/>
        </w:rPr>
        <w:t xml:space="preserve"> and Poll </w:t>
      </w:r>
      <w:proofErr w:type="spellStart"/>
      <w:r w:rsidR="00F45B75" w:rsidRPr="00D276B8">
        <w:rPr>
          <w:rFonts w:ascii="Arial" w:hAnsi="Arial" w:cs="Arial"/>
          <w:sz w:val="22"/>
        </w:rPr>
        <w:t>Dorsets</w:t>
      </w:r>
      <w:proofErr w:type="spellEnd"/>
      <w:r w:rsidR="000B3AF8">
        <w:rPr>
          <w:rFonts w:ascii="Arial" w:hAnsi="Arial" w:cs="Arial"/>
          <w:sz w:val="22"/>
        </w:rPr>
        <w:t>.</w:t>
      </w:r>
    </w:p>
    <w:bookmarkEnd w:id="0"/>
    <w:p w14:paraId="1B64D849" w14:textId="0E64A347" w:rsidR="00D67E87" w:rsidRDefault="00D67E87">
      <w:pPr>
        <w:rPr>
          <w:rFonts w:ascii="Arial" w:hAnsi="Arial" w:cs="Arial"/>
          <w:sz w:val="22"/>
          <w:szCs w:val="24"/>
        </w:rPr>
      </w:pPr>
    </w:p>
    <w:sectPr w:rsidR="00D67E87" w:rsidSect="00880F0B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A1005AC" w14:textId="77777777" w:rsidR="00EC4B72" w:rsidRDefault="00EC4B72" w:rsidP="00730369">
      <w:pPr>
        <w:spacing w:after="0" w:line="240" w:lineRule="auto"/>
      </w:pPr>
      <w:r>
        <w:separator/>
      </w:r>
    </w:p>
  </w:endnote>
  <w:endnote w:type="continuationSeparator" w:id="0">
    <w:p w14:paraId="09D886CF" w14:textId="77777777" w:rsidR="00EC4B72" w:rsidRDefault="00EC4B72" w:rsidP="00730369">
      <w:pPr>
        <w:spacing w:after="0" w:line="240" w:lineRule="auto"/>
      </w:pPr>
      <w:r>
        <w:continuationSeparator/>
      </w:r>
    </w:p>
  </w:endnote>
  <w:endnote w:type="continuationNotice" w:id="1">
    <w:p w14:paraId="092AB6CC" w14:textId="77777777" w:rsidR="00EC4B72" w:rsidRDefault="00EC4B72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577D0DE" w14:textId="77777777" w:rsidR="00EC4B72" w:rsidRDefault="00EC4B72" w:rsidP="00730369">
      <w:pPr>
        <w:spacing w:after="0" w:line="240" w:lineRule="auto"/>
      </w:pPr>
      <w:r>
        <w:separator/>
      </w:r>
    </w:p>
  </w:footnote>
  <w:footnote w:type="continuationSeparator" w:id="0">
    <w:p w14:paraId="4FBAE854" w14:textId="77777777" w:rsidR="00EC4B72" w:rsidRDefault="00EC4B72" w:rsidP="00730369">
      <w:pPr>
        <w:spacing w:after="0" w:line="240" w:lineRule="auto"/>
      </w:pPr>
      <w:r>
        <w:continuationSeparator/>
      </w:r>
    </w:p>
  </w:footnote>
  <w:footnote w:type="continuationNotice" w:id="1">
    <w:p w14:paraId="689311A5" w14:textId="77777777" w:rsidR="00EC4B72" w:rsidRDefault="00EC4B72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1E27A4"/>
    <w:multiLevelType w:val="hybridMultilevel"/>
    <w:tmpl w:val="5B0C42C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C327B10"/>
    <w:multiLevelType w:val="hybridMultilevel"/>
    <w:tmpl w:val="E8F82B6A"/>
    <w:lvl w:ilvl="0" w:tplc="0424000F">
      <w:start w:val="1"/>
      <w:numFmt w:val="decimal"/>
      <w:lvlText w:val="%1."/>
      <w:lvlJc w:val="left"/>
      <w:pPr>
        <w:ind w:left="720" w:hanging="360"/>
      </w:p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19B2278"/>
    <w:multiLevelType w:val="hybridMultilevel"/>
    <w:tmpl w:val="2370EAF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34B4C44"/>
    <w:multiLevelType w:val="hybridMultilevel"/>
    <w:tmpl w:val="CEECDF08"/>
    <w:lvl w:ilvl="0" w:tplc="32F439B2">
      <w:start w:val="5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8976AEB"/>
    <w:multiLevelType w:val="hybridMultilevel"/>
    <w:tmpl w:val="0D24888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A0F1693"/>
    <w:multiLevelType w:val="hybridMultilevel"/>
    <w:tmpl w:val="800E102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2782B1F"/>
    <w:multiLevelType w:val="hybridMultilevel"/>
    <w:tmpl w:val="DE00316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72FA282B"/>
    <w:multiLevelType w:val="hybridMultilevel"/>
    <w:tmpl w:val="87CE7C1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774E2D44"/>
    <w:multiLevelType w:val="hybridMultilevel"/>
    <w:tmpl w:val="720C9C0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7C727B05"/>
    <w:multiLevelType w:val="hybridMultilevel"/>
    <w:tmpl w:val="0878353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DEB763C"/>
    <w:multiLevelType w:val="hybridMultilevel"/>
    <w:tmpl w:val="BF12ACB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7"/>
  </w:num>
  <w:num w:numId="3">
    <w:abstractNumId w:val="6"/>
  </w:num>
  <w:num w:numId="4">
    <w:abstractNumId w:val="10"/>
  </w:num>
  <w:num w:numId="5">
    <w:abstractNumId w:val="5"/>
  </w:num>
  <w:num w:numId="6">
    <w:abstractNumId w:val="0"/>
  </w:num>
  <w:num w:numId="7">
    <w:abstractNumId w:val="9"/>
  </w:num>
  <w:num w:numId="8">
    <w:abstractNumId w:val="2"/>
  </w:num>
  <w:num w:numId="9">
    <w:abstractNumId w:val="4"/>
  </w:num>
  <w:num w:numId="10">
    <w:abstractNumId w:val="3"/>
  </w:num>
  <w:num w:numId="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nimal Copy&lt;/Style&gt;&lt;LeftDelim&gt;{&lt;/LeftDelim&gt;&lt;RightDelim&gt;}&lt;/RightDelim&gt;&lt;FontName&gt;Verdana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w9rra9xp2z528es0r8v2ddjrvv2xrrdwpd9&quot;&gt;literature4-Converted&lt;record-ids&gt;&lt;item&gt;219&lt;/item&gt;&lt;item&gt;452&lt;/item&gt;&lt;item&gt;549&lt;/item&gt;&lt;item&gt;594&lt;/item&gt;&lt;item&gt;719&lt;/item&gt;&lt;item&gt;729&lt;/item&gt;&lt;item&gt;832&lt;/item&gt;&lt;item&gt;834&lt;/item&gt;&lt;item&gt;910&lt;/item&gt;&lt;item&gt;911&lt;/item&gt;&lt;item&gt;913&lt;/item&gt;&lt;item&gt;918&lt;/item&gt;&lt;item&gt;1016&lt;/item&gt;&lt;item&gt;1017&lt;/item&gt;&lt;item&gt;1305&lt;/item&gt;&lt;item&gt;1552&lt;/item&gt;&lt;item&gt;1611&lt;/item&gt;&lt;item&gt;1667&lt;/item&gt;&lt;item&gt;1693&lt;/item&gt;&lt;item&gt;1703&lt;/item&gt;&lt;item&gt;1760&lt;/item&gt;&lt;item&gt;1792&lt;/item&gt;&lt;item&gt;1837&lt;/item&gt;&lt;item&gt;1853&lt;/item&gt;&lt;item&gt;1854&lt;/item&gt;&lt;item&gt;1869&lt;/item&gt;&lt;item&gt;1880&lt;/item&gt;&lt;item&gt;1912&lt;/item&gt;&lt;item&gt;1921&lt;/item&gt;&lt;item&gt;1944&lt;/item&gt;&lt;item&gt;1978&lt;/item&gt;&lt;item&gt;2015&lt;/item&gt;&lt;item&gt;2023&lt;/item&gt;&lt;item&gt;2113&lt;/item&gt;&lt;item&gt;2117&lt;/item&gt;&lt;item&gt;2152&lt;/item&gt;&lt;item&gt;2224&lt;/item&gt;&lt;item&gt;2227&lt;/item&gt;&lt;item&gt;2252&lt;/item&gt;&lt;item&gt;2253&lt;/item&gt;&lt;item&gt;2294&lt;/item&gt;&lt;item&gt;2402&lt;/item&gt;&lt;item&gt;2408&lt;/item&gt;&lt;item&gt;2568&lt;/item&gt;&lt;item&gt;2573&lt;/item&gt;&lt;item&gt;2576&lt;/item&gt;&lt;item&gt;2578&lt;/item&gt;&lt;item&gt;2589&lt;/item&gt;&lt;item&gt;2597&lt;/item&gt;&lt;item&gt;2599&lt;/item&gt;&lt;item&gt;2613&lt;/item&gt;&lt;item&gt;2627&lt;/item&gt;&lt;item&gt;2651&lt;/item&gt;&lt;item&gt;2652&lt;/item&gt;&lt;item&gt;2653&lt;/item&gt;&lt;item&gt;2654&lt;/item&gt;&lt;item&gt;2709&lt;/item&gt;&lt;item&gt;2740&lt;/item&gt;&lt;item&gt;2806&lt;/item&gt;&lt;item&gt;2968&lt;/item&gt;&lt;item&gt;2977&lt;/item&gt;&lt;item&gt;3013&lt;/item&gt;&lt;item&gt;3017&lt;/item&gt;&lt;item&gt;3021&lt;/item&gt;&lt;/record-ids&gt;&lt;/item&gt;&lt;/Libraries&gt;"/>
  </w:docVars>
  <w:rsids>
    <w:rsidRoot w:val="006134D8"/>
    <w:rsid w:val="000126B9"/>
    <w:rsid w:val="0002000C"/>
    <w:rsid w:val="00020B99"/>
    <w:rsid w:val="00025A98"/>
    <w:rsid w:val="000445C6"/>
    <w:rsid w:val="000547D6"/>
    <w:rsid w:val="00055631"/>
    <w:rsid w:val="00057901"/>
    <w:rsid w:val="00057C83"/>
    <w:rsid w:val="000612A4"/>
    <w:rsid w:val="00065905"/>
    <w:rsid w:val="00065FD9"/>
    <w:rsid w:val="000676DA"/>
    <w:rsid w:val="00071639"/>
    <w:rsid w:val="000723F5"/>
    <w:rsid w:val="00073F7E"/>
    <w:rsid w:val="00092AC1"/>
    <w:rsid w:val="000934C1"/>
    <w:rsid w:val="000934E8"/>
    <w:rsid w:val="000A2B17"/>
    <w:rsid w:val="000A4130"/>
    <w:rsid w:val="000B1011"/>
    <w:rsid w:val="000B1022"/>
    <w:rsid w:val="000B3AF8"/>
    <w:rsid w:val="000B7262"/>
    <w:rsid w:val="000C5BAE"/>
    <w:rsid w:val="000C68B8"/>
    <w:rsid w:val="000C7DEF"/>
    <w:rsid w:val="000D0FBA"/>
    <w:rsid w:val="000D6D0B"/>
    <w:rsid w:val="000E159F"/>
    <w:rsid w:val="000E4D5D"/>
    <w:rsid w:val="000E6FE2"/>
    <w:rsid w:val="000F003E"/>
    <w:rsid w:val="000F011B"/>
    <w:rsid w:val="000F0AEB"/>
    <w:rsid w:val="000F3FBA"/>
    <w:rsid w:val="000F42A2"/>
    <w:rsid w:val="000F4C7C"/>
    <w:rsid w:val="000F6011"/>
    <w:rsid w:val="000F7911"/>
    <w:rsid w:val="001027DB"/>
    <w:rsid w:val="00106313"/>
    <w:rsid w:val="001073E7"/>
    <w:rsid w:val="001142B8"/>
    <w:rsid w:val="00115D01"/>
    <w:rsid w:val="0012447F"/>
    <w:rsid w:val="001265F8"/>
    <w:rsid w:val="0013121E"/>
    <w:rsid w:val="00132445"/>
    <w:rsid w:val="0013284F"/>
    <w:rsid w:val="001371E0"/>
    <w:rsid w:val="00140CCB"/>
    <w:rsid w:val="00146CA4"/>
    <w:rsid w:val="00146FCF"/>
    <w:rsid w:val="0014777E"/>
    <w:rsid w:val="0014784B"/>
    <w:rsid w:val="00152E36"/>
    <w:rsid w:val="00160B20"/>
    <w:rsid w:val="00161713"/>
    <w:rsid w:val="0017069D"/>
    <w:rsid w:val="00174A5E"/>
    <w:rsid w:val="00174AF1"/>
    <w:rsid w:val="00176146"/>
    <w:rsid w:val="0018073F"/>
    <w:rsid w:val="001807BE"/>
    <w:rsid w:val="00186105"/>
    <w:rsid w:val="00191D04"/>
    <w:rsid w:val="00195621"/>
    <w:rsid w:val="00197873"/>
    <w:rsid w:val="00197B44"/>
    <w:rsid w:val="001A30DA"/>
    <w:rsid w:val="001A33AD"/>
    <w:rsid w:val="001A6CC5"/>
    <w:rsid w:val="001B5033"/>
    <w:rsid w:val="001B58FF"/>
    <w:rsid w:val="001B5F8A"/>
    <w:rsid w:val="001B6886"/>
    <w:rsid w:val="001C40DC"/>
    <w:rsid w:val="001C577B"/>
    <w:rsid w:val="001D37B2"/>
    <w:rsid w:val="001D58B9"/>
    <w:rsid w:val="001D792E"/>
    <w:rsid w:val="001E7730"/>
    <w:rsid w:val="001F0315"/>
    <w:rsid w:val="001F1EDF"/>
    <w:rsid w:val="001F2FBA"/>
    <w:rsid w:val="001F32A1"/>
    <w:rsid w:val="001F34A0"/>
    <w:rsid w:val="001F44B4"/>
    <w:rsid w:val="001F491A"/>
    <w:rsid w:val="001F5C76"/>
    <w:rsid w:val="001F626D"/>
    <w:rsid w:val="001F6C16"/>
    <w:rsid w:val="00202ECB"/>
    <w:rsid w:val="00206451"/>
    <w:rsid w:val="002138C0"/>
    <w:rsid w:val="0021430F"/>
    <w:rsid w:val="00223BD6"/>
    <w:rsid w:val="00235792"/>
    <w:rsid w:val="00236471"/>
    <w:rsid w:val="0023672C"/>
    <w:rsid w:val="002374B5"/>
    <w:rsid w:val="002403A5"/>
    <w:rsid w:val="00241BF3"/>
    <w:rsid w:val="00243495"/>
    <w:rsid w:val="00243EEB"/>
    <w:rsid w:val="00247E94"/>
    <w:rsid w:val="002518E6"/>
    <w:rsid w:val="00254D34"/>
    <w:rsid w:val="002554DB"/>
    <w:rsid w:val="00257EC3"/>
    <w:rsid w:val="00261469"/>
    <w:rsid w:val="00262A40"/>
    <w:rsid w:val="002648B0"/>
    <w:rsid w:val="00265E30"/>
    <w:rsid w:val="00273FAD"/>
    <w:rsid w:val="00274E04"/>
    <w:rsid w:val="00284A53"/>
    <w:rsid w:val="0029337F"/>
    <w:rsid w:val="0029386E"/>
    <w:rsid w:val="00293F8A"/>
    <w:rsid w:val="002A40CA"/>
    <w:rsid w:val="002A6404"/>
    <w:rsid w:val="002B0531"/>
    <w:rsid w:val="002C0B05"/>
    <w:rsid w:val="002C1215"/>
    <w:rsid w:val="002C6D0C"/>
    <w:rsid w:val="002C6F0B"/>
    <w:rsid w:val="002C7914"/>
    <w:rsid w:val="002D02D7"/>
    <w:rsid w:val="002D1BE9"/>
    <w:rsid w:val="002D1EB3"/>
    <w:rsid w:val="002D51E0"/>
    <w:rsid w:val="002D628C"/>
    <w:rsid w:val="002D7B64"/>
    <w:rsid w:val="002E35A5"/>
    <w:rsid w:val="002F00C2"/>
    <w:rsid w:val="002F0DB5"/>
    <w:rsid w:val="002F1B89"/>
    <w:rsid w:val="002F3AD2"/>
    <w:rsid w:val="0030040C"/>
    <w:rsid w:val="00300A76"/>
    <w:rsid w:val="0030641E"/>
    <w:rsid w:val="00306B08"/>
    <w:rsid w:val="003104A2"/>
    <w:rsid w:val="0031105C"/>
    <w:rsid w:val="0032653A"/>
    <w:rsid w:val="00330B02"/>
    <w:rsid w:val="003337E8"/>
    <w:rsid w:val="00335639"/>
    <w:rsid w:val="003424A1"/>
    <w:rsid w:val="00343909"/>
    <w:rsid w:val="0034455C"/>
    <w:rsid w:val="00345225"/>
    <w:rsid w:val="00345AB3"/>
    <w:rsid w:val="003508CD"/>
    <w:rsid w:val="00354033"/>
    <w:rsid w:val="003546AC"/>
    <w:rsid w:val="003574E0"/>
    <w:rsid w:val="003655A3"/>
    <w:rsid w:val="00367DAE"/>
    <w:rsid w:val="00371D79"/>
    <w:rsid w:val="00372061"/>
    <w:rsid w:val="00374B6D"/>
    <w:rsid w:val="00377DAF"/>
    <w:rsid w:val="00381ACB"/>
    <w:rsid w:val="00383F37"/>
    <w:rsid w:val="0038604D"/>
    <w:rsid w:val="0038643A"/>
    <w:rsid w:val="00393169"/>
    <w:rsid w:val="00396DA8"/>
    <w:rsid w:val="00397F89"/>
    <w:rsid w:val="003A0AA8"/>
    <w:rsid w:val="003A0C3A"/>
    <w:rsid w:val="003A5D96"/>
    <w:rsid w:val="003A7104"/>
    <w:rsid w:val="003B153A"/>
    <w:rsid w:val="003B5CF1"/>
    <w:rsid w:val="003B5DF4"/>
    <w:rsid w:val="003C1A54"/>
    <w:rsid w:val="003C5B0D"/>
    <w:rsid w:val="003C78C2"/>
    <w:rsid w:val="003D1E15"/>
    <w:rsid w:val="003F3041"/>
    <w:rsid w:val="003F493C"/>
    <w:rsid w:val="003F53F8"/>
    <w:rsid w:val="003F7F90"/>
    <w:rsid w:val="0040723F"/>
    <w:rsid w:val="004125CA"/>
    <w:rsid w:val="004144D7"/>
    <w:rsid w:val="00414DEB"/>
    <w:rsid w:val="004151A1"/>
    <w:rsid w:val="00420F8F"/>
    <w:rsid w:val="00423A04"/>
    <w:rsid w:val="00424569"/>
    <w:rsid w:val="00425DD1"/>
    <w:rsid w:val="0042610C"/>
    <w:rsid w:val="00431CD7"/>
    <w:rsid w:val="00432315"/>
    <w:rsid w:val="00433EE4"/>
    <w:rsid w:val="0043448C"/>
    <w:rsid w:val="00440AEA"/>
    <w:rsid w:val="00444595"/>
    <w:rsid w:val="004460BB"/>
    <w:rsid w:val="00446414"/>
    <w:rsid w:val="0044695B"/>
    <w:rsid w:val="0046169C"/>
    <w:rsid w:val="00461C82"/>
    <w:rsid w:val="004653AE"/>
    <w:rsid w:val="00465CA3"/>
    <w:rsid w:val="004715FD"/>
    <w:rsid w:val="00471A53"/>
    <w:rsid w:val="004769A5"/>
    <w:rsid w:val="00480414"/>
    <w:rsid w:val="00485E19"/>
    <w:rsid w:val="00486B0B"/>
    <w:rsid w:val="00487A2A"/>
    <w:rsid w:val="004919BA"/>
    <w:rsid w:val="00495483"/>
    <w:rsid w:val="004978E0"/>
    <w:rsid w:val="00497922"/>
    <w:rsid w:val="004A21A0"/>
    <w:rsid w:val="004A3D9E"/>
    <w:rsid w:val="004A4A16"/>
    <w:rsid w:val="004A6DB3"/>
    <w:rsid w:val="004B2DC5"/>
    <w:rsid w:val="004B2FBF"/>
    <w:rsid w:val="004B3A8A"/>
    <w:rsid w:val="004B73D5"/>
    <w:rsid w:val="004C2944"/>
    <w:rsid w:val="004C498A"/>
    <w:rsid w:val="004D0565"/>
    <w:rsid w:val="004D74D4"/>
    <w:rsid w:val="004D7C80"/>
    <w:rsid w:val="004E5E90"/>
    <w:rsid w:val="004E7F3B"/>
    <w:rsid w:val="004F01FD"/>
    <w:rsid w:val="004F1BD6"/>
    <w:rsid w:val="004F1D3A"/>
    <w:rsid w:val="004F4FE8"/>
    <w:rsid w:val="004F575E"/>
    <w:rsid w:val="004F757E"/>
    <w:rsid w:val="00500585"/>
    <w:rsid w:val="005006A7"/>
    <w:rsid w:val="00501502"/>
    <w:rsid w:val="00511268"/>
    <w:rsid w:val="005134CA"/>
    <w:rsid w:val="005134CF"/>
    <w:rsid w:val="005152AE"/>
    <w:rsid w:val="005219E9"/>
    <w:rsid w:val="0052688D"/>
    <w:rsid w:val="00526C8F"/>
    <w:rsid w:val="00530471"/>
    <w:rsid w:val="005373AE"/>
    <w:rsid w:val="005376CC"/>
    <w:rsid w:val="005403F5"/>
    <w:rsid w:val="00540957"/>
    <w:rsid w:val="00542FC2"/>
    <w:rsid w:val="0054412A"/>
    <w:rsid w:val="00545BFC"/>
    <w:rsid w:val="0054741F"/>
    <w:rsid w:val="00551B9B"/>
    <w:rsid w:val="005557EB"/>
    <w:rsid w:val="00563D6B"/>
    <w:rsid w:val="0057340B"/>
    <w:rsid w:val="00573F6C"/>
    <w:rsid w:val="00581650"/>
    <w:rsid w:val="0058394C"/>
    <w:rsid w:val="005847D9"/>
    <w:rsid w:val="00593567"/>
    <w:rsid w:val="00594069"/>
    <w:rsid w:val="005A00B4"/>
    <w:rsid w:val="005A0D04"/>
    <w:rsid w:val="005A237C"/>
    <w:rsid w:val="005A3CB4"/>
    <w:rsid w:val="005A6840"/>
    <w:rsid w:val="005B4B75"/>
    <w:rsid w:val="005B4F5C"/>
    <w:rsid w:val="005B631A"/>
    <w:rsid w:val="005B79A7"/>
    <w:rsid w:val="005C07A2"/>
    <w:rsid w:val="005C76B0"/>
    <w:rsid w:val="005D06E7"/>
    <w:rsid w:val="005D11B6"/>
    <w:rsid w:val="005D27B7"/>
    <w:rsid w:val="005D3550"/>
    <w:rsid w:val="005D6B0B"/>
    <w:rsid w:val="005D7948"/>
    <w:rsid w:val="005E051C"/>
    <w:rsid w:val="005E1390"/>
    <w:rsid w:val="005F2C73"/>
    <w:rsid w:val="005F56E5"/>
    <w:rsid w:val="005F6D17"/>
    <w:rsid w:val="005F79E3"/>
    <w:rsid w:val="0060362C"/>
    <w:rsid w:val="00612DA7"/>
    <w:rsid w:val="006134D8"/>
    <w:rsid w:val="00626FCD"/>
    <w:rsid w:val="0063060C"/>
    <w:rsid w:val="00633540"/>
    <w:rsid w:val="006335E8"/>
    <w:rsid w:val="006343DA"/>
    <w:rsid w:val="0063461F"/>
    <w:rsid w:val="006348DC"/>
    <w:rsid w:val="00637D71"/>
    <w:rsid w:val="0064219E"/>
    <w:rsid w:val="00645E71"/>
    <w:rsid w:val="006462E7"/>
    <w:rsid w:val="00646CD1"/>
    <w:rsid w:val="00647B3D"/>
    <w:rsid w:val="006503F8"/>
    <w:rsid w:val="00651738"/>
    <w:rsid w:val="00654A81"/>
    <w:rsid w:val="00655400"/>
    <w:rsid w:val="00655E31"/>
    <w:rsid w:val="006563AD"/>
    <w:rsid w:val="00656FAD"/>
    <w:rsid w:val="006570A6"/>
    <w:rsid w:val="0065722B"/>
    <w:rsid w:val="00671217"/>
    <w:rsid w:val="00677AC3"/>
    <w:rsid w:val="00682CBE"/>
    <w:rsid w:val="00683AA8"/>
    <w:rsid w:val="006902FB"/>
    <w:rsid w:val="0069163B"/>
    <w:rsid w:val="00691EAC"/>
    <w:rsid w:val="00693D5B"/>
    <w:rsid w:val="00697219"/>
    <w:rsid w:val="00697384"/>
    <w:rsid w:val="006A0511"/>
    <w:rsid w:val="006A4CF5"/>
    <w:rsid w:val="006A4F7A"/>
    <w:rsid w:val="006A7F80"/>
    <w:rsid w:val="006B4434"/>
    <w:rsid w:val="006B59B2"/>
    <w:rsid w:val="006B6625"/>
    <w:rsid w:val="006B71B3"/>
    <w:rsid w:val="006B7CAD"/>
    <w:rsid w:val="006C732B"/>
    <w:rsid w:val="006D5EFB"/>
    <w:rsid w:val="006D79A4"/>
    <w:rsid w:val="006D7B00"/>
    <w:rsid w:val="006E1E40"/>
    <w:rsid w:val="006E21EC"/>
    <w:rsid w:val="006E34CE"/>
    <w:rsid w:val="006E3962"/>
    <w:rsid w:val="006E457A"/>
    <w:rsid w:val="006E5413"/>
    <w:rsid w:val="006E5518"/>
    <w:rsid w:val="006E72BF"/>
    <w:rsid w:val="006F26C8"/>
    <w:rsid w:val="006F2D05"/>
    <w:rsid w:val="006F2D2B"/>
    <w:rsid w:val="006F35CC"/>
    <w:rsid w:val="006F55DF"/>
    <w:rsid w:val="006F7708"/>
    <w:rsid w:val="007010A9"/>
    <w:rsid w:val="00702153"/>
    <w:rsid w:val="00703DC0"/>
    <w:rsid w:val="00703DF6"/>
    <w:rsid w:val="00705D00"/>
    <w:rsid w:val="0070623E"/>
    <w:rsid w:val="007107B7"/>
    <w:rsid w:val="007122EC"/>
    <w:rsid w:val="00712467"/>
    <w:rsid w:val="00717B4A"/>
    <w:rsid w:val="00722A8A"/>
    <w:rsid w:val="00726082"/>
    <w:rsid w:val="00727BA9"/>
    <w:rsid w:val="00730206"/>
    <w:rsid w:val="00730369"/>
    <w:rsid w:val="007312AF"/>
    <w:rsid w:val="007322D0"/>
    <w:rsid w:val="00732D05"/>
    <w:rsid w:val="00733396"/>
    <w:rsid w:val="0073414F"/>
    <w:rsid w:val="00736037"/>
    <w:rsid w:val="007379A4"/>
    <w:rsid w:val="007426EB"/>
    <w:rsid w:val="00743758"/>
    <w:rsid w:val="00743891"/>
    <w:rsid w:val="00744D0B"/>
    <w:rsid w:val="0074761D"/>
    <w:rsid w:val="00747D85"/>
    <w:rsid w:val="00755087"/>
    <w:rsid w:val="007572C6"/>
    <w:rsid w:val="007606DB"/>
    <w:rsid w:val="00761E69"/>
    <w:rsid w:val="00766269"/>
    <w:rsid w:val="00767566"/>
    <w:rsid w:val="00770487"/>
    <w:rsid w:val="00770AB0"/>
    <w:rsid w:val="00771F51"/>
    <w:rsid w:val="00773AA2"/>
    <w:rsid w:val="00780F07"/>
    <w:rsid w:val="00781FD1"/>
    <w:rsid w:val="00782C3E"/>
    <w:rsid w:val="007849A0"/>
    <w:rsid w:val="00785D2C"/>
    <w:rsid w:val="00786752"/>
    <w:rsid w:val="007907C5"/>
    <w:rsid w:val="00790FEA"/>
    <w:rsid w:val="007951ED"/>
    <w:rsid w:val="00795531"/>
    <w:rsid w:val="007A0500"/>
    <w:rsid w:val="007A213B"/>
    <w:rsid w:val="007A2146"/>
    <w:rsid w:val="007A7901"/>
    <w:rsid w:val="007A7AF7"/>
    <w:rsid w:val="007B5907"/>
    <w:rsid w:val="007B5E7A"/>
    <w:rsid w:val="007C200C"/>
    <w:rsid w:val="007C56E7"/>
    <w:rsid w:val="007C62DF"/>
    <w:rsid w:val="007C6848"/>
    <w:rsid w:val="007C7F70"/>
    <w:rsid w:val="007D01AD"/>
    <w:rsid w:val="007D2D5B"/>
    <w:rsid w:val="007D582D"/>
    <w:rsid w:val="007E2365"/>
    <w:rsid w:val="007E3721"/>
    <w:rsid w:val="007E403B"/>
    <w:rsid w:val="007E43F9"/>
    <w:rsid w:val="007E5B3F"/>
    <w:rsid w:val="007E64F6"/>
    <w:rsid w:val="007F01A3"/>
    <w:rsid w:val="007F7A29"/>
    <w:rsid w:val="008007BC"/>
    <w:rsid w:val="0080098B"/>
    <w:rsid w:val="00801A48"/>
    <w:rsid w:val="00803924"/>
    <w:rsid w:val="00804D19"/>
    <w:rsid w:val="00815118"/>
    <w:rsid w:val="00822B12"/>
    <w:rsid w:val="00824B50"/>
    <w:rsid w:val="00824D12"/>
    <w:rsid w:val="00827742"/>
    <w:rsid w:val="0083035E"/>
    <w:rsid w:val="00832446"/>
    <w:rsid w:val="00832F24"/>
    <w:rsid w:val="00837B82"/>
    <w:rsid w:val="00846907"/>
    <w:rsid w:val="0084785D"/>
    <w:rsid w:val="00850E1F"/>
    <w:rsid w:val="008520CE"/>
    <w:rsid w:val="00852D7C"/>
    <w:rsid w:val="00852D89"/>
    <w:rsid w:val="00853873"/>
    <w:rsid w:val="0085417C"/>
    <w:rsid w:val="008549EA"/>
    <w:rsid w:val="0085699A"/>
    <w:rsid w:val="00861DF0"/>
    <w:rsid w:val="00862756"/>
    <w:rsid w:val="00863318"/>
    <w:rsid w:val="008675B9"/>
    <w:rsid w:val="0087099F"/>
    <w:rsid w:val="008710CF"/>
    <w:rsid w:val="008726B2"/>
    <w:rsid w:val="00874E40"/>
    <w:rsid w:val="0087655F"/>
    <w:rsid w:val="00880F0B"/>
    <w:rsid w:val="008814D1"/>
    <w:rsid w:val="00884D71"/>
    <w:rsid w:val="00887DA4"/>
    <w:rsid w:val="008903A4"/>
    <w:rsid w:val="00895079"/>
    <w:rsid w:val="00896021"/>
    <w:rsid w:val="0089692D"/>
    <w:rsid w:val="008A1304"/>
    <w:rsid w:val="008A22F4"/>
    <w:rsid w:val="008A2796"/>
    <w:rsid w:val="008A2B3C"/>
    <w:rsid w:val="008A40DB"/>
    <w:rsid w:val="008A4F17"/>
    <w:rsid w:val="008B3D66"/>
    <w:rsid w:val="008B716C"/>
    <w:rsid w:val="008C060B"/>
    <w:rsid w:val="008C39EE"/>
    <w:rsid w:val="008C3CBF"/>
    <w:rsid w:val="008C4538"/>
    <w:rsid w:val="008C54D5"/>
    <w:rsid w:val="008C5BAF"/>
    <w:rsid w:val="008C6FBB"/>
    <w:rsid w:val="008C7E2E"/>
    <w:rsid w:val="008D0050"/>
    <w:rsid w:val="008D1AB6"/>
    <w:rsid w:val="008D3AAA"/>
    <w:rsid w:val="008E0F6A"/>
    <w:rsid w:val="008E3689"/>
    <w:rsid w:val="008F21BD"/>
    <w:rsid w:val="008F3886"/>
    <w:rsid w:val="008F3D94"/>
    <w:rsid w:val="008F57FA"/>
    <w:rsid w:val="008F6282"/>
    <w:rsid w:val="009009FD"/>
    <w:rsid w:val="00901A4F"/>
    <w:rsid w:val="00901BAB"/>
    <w:rsid w:val="009031BD"/>
    <w:rsid w:val="00904A4D"/>
    <w:rsid w:val="0090621C"/>
    <w:rsid w:val="00910B2C"/>
    <w:rsid w:val="00914E5C"/>
    <w:rsid w:val="00920C42"/>
    <w:rsid w:val="00921F26"/>
    <w:rsid w:val="009228EB"/>
    <w:rsid w:val="0092338B"/>
    <w:rsid w:val="00925581"/>
    <w:rsid w:val="00925C48"/>
    <w:rsid w:val="00926798"/>
    <w:rsid w:val="009275B7"/>
    <w:rsid w:val="009277DC"/>
    <w:rsid w:val="00930AE6"/>
    <w:rsid w:val="00930DEC"/>
    <w:rsid w:val="009328FB"/>
    <w:rsid w:val="00936C07"/>
    <w:rsid w:val="009429B7"/>
    <w:rsid w:val="0094338D"/>
    <w:rsid w:val="0094378B"/>
    <w:rsid w:val="0094399F"/>
    <w:rsid w:val="0094627C"/>
    <w:rsid w:val="0095061E"/>
    <w:rsid w:val="00950B4C"/>
    <w:rsid w:val="00956E64"/>
    <w:rsid w:val="009575A2"/>
    <w:rsid w:val="00960EF7"/>
    <w:rsid w:val="0096253B"/>
    <w:rsid w:val="00983823"/>
    <w:rsid w:val="00986319"/>
    <w:rsid w:val="00986FA4"/>
    <w:rsid w:val="009910F6"/>
    <w:rsid w:val="00992471"/>
    <w:rsid w:val="00993DE5"/>
    <w:rsid w:val="00995607"/>
    <w:rsid w:val="009978C2"/>
    <w:rsid w:val="009B1568"/>
    <w:rsid w:val="009B22CA"/>
    <w:rsid w:val="009B6A5A"/>
    <w:rsid w:val="009C211E"/>
    <w:rsid w:val="009C442F"/>
    <w:rsid w:val="009C4B3E"/>
    <w:rsid w:val="009D1A63"/>
    <w:rsid w:val="009D4DE7"/>
    <w:rsid w:val="009E0B7A"/>
    <w:rsid w:val="009E18BF"/>
    <w:rsid w:val="009F525D"/>
    <w:rsid w:val="00A046F6"/>
    <w:rsid w:val="00A061C1"/>
    <w:rsid w:val="00A074A0"/>
    <w:rsid w:val="00A07A59"/>
    <w:rsid w:val="00A1048E"/>
    <w:rsid w:val="00A12A11"/>
    <w:rsid w:val="00A225BB"/>
    <w:rsid w:val="00A313BD"/>
    <w:rsid w:val="00A33C8B"/>
    <w:rsid w:val="00A33F07"/>
    <w:rsid w:val="00A4626C"/>
    <w:rsid w:val="00A46668"/>
    <w:rsid w:val="00A509D9"/>
    <w:rsid w:val="00A52AD4"/>
    <w:rsid w:val="00A54D9D"/>
    <w:rsid w:val="00A60E94"/>
    <w:rsid w:val="00A64DD0"/>
    <w:rsid w:val="00A6552D"/>
    <w:rsid w:val="00A70B67"/>
    <w:rsid w:val="00A72836"/>
    <w:rsid w:val="00A773D4"/>
    <w:rsid w:val="00A84334"/>
    <w:rsid w:val="00A845C1"/>
    <w:rsid w:val="00A85216"/>
    <w:rsid w:val="00A87365"/>
    <w:rsid w:val="00AA25EF"/>
    <w:rsid w:val="00AA2C51"/>
    <w:rsid w:val="00AA7B8E"/>
    <w:rsid w:val="00AB051C"/>
    <w:rsid w:val="00AB3D73"/>
    <w:rsid w:val="00AB6ACC"/>
    <w:rsid w:val="00AC3463"/>
    <w:rsid w:val="00AC50A7"/>
    <w:rsid w:val="00AC7E35"/>
    <w:rsid w:val="00AD1BF0"/>
    <w:rsid w:val="00AD3F4F"/>
    <w:rsid w:val="00AD67FC"/>
    <w:rsid w:val="00AE0080"/>
    <w:rsid w:val="00AE05B6"/>
    <w:rsid w:val="00AE6EE8"/>
    <w:rsid w:val="00AE71E6"/>
    <w:rsid w:val="00AF0166"/>
    <w:rsid w:val="00AF2E91"/>
    <w:rsid w:val="00AF41F9"/>
    <w:rsid w:val="00AF469F"/>
    <w:rsid w:val="00AF54CD"/>
    <w:rsid w:val="00AF6D46"/>
    <w:rsid w:val="00B00119"/>
    <w:rsid w:val="00B01031"/>
    <w:rsid w:val="00B0232A"/>
    <w:rsid w:val="00B1516B"/>
    <w:rsid w:val="00B173FA"/>
    <w:rsid w:val="00B25047"/>
    <w:rsid w:val="00B278D3"/>
    <w:rsid w:val="00B31127"/>
    <w:rsid w:val="00B32547"/>
    <w:rsid w:val="00B3337D"/>
    <w:rsid w:val="00B358FD"/>
    <w:rsid w:val="00B47A84"/>
    <w:rsid w:val="00B50EEC"/>
    <w:rsid w:val="00B51390"/>
    <w:rsid w:val="00B52956"/>
    <w:rsid w:val="00B52A1D"/>
    <w:rsid w:val="00B52C5E"/>
    <w:rsid w:val="00B57C31"/>
    <w:rsid w:val="00B57FAB"/>
    <w:rsid w:val="00B61837"/>
    <w:rsid w:val="00B651C5"/>
    <w:rsid w:val="00B676D1"/>
    <w:rsid w:val="00B72069"/>
    <w:rsid w:val="00B75DA8"/>
    <w:rsid w:val="00B77061"/>
    <w:rsid w:val="00B82513"/>
    <w:rsid w:val="00B83EF8"/>
    <w:rsid w:val="00B85751"/>
    <w:rsid w:val="00B90BB0"/>
    <w:rsid w:val="00B92A52"/>
    <w:rsid w:val="00B93A78"/>
    <w:rsid w:val="00B93DBC"/>
    <w:rsid w:val="00B96260"/>
    <w:rsid w:val="00BA0570"/>
    <w:rsid w:val="00BA5A35"/>
    <w:rsid w:val="00BA6AE4"/>
    <w:rsid w:val="00BB288F"/>
    <w:rsid w:val="00BC16EE"/>
    <w:rsid w:val="00BC2BE9"/>
    <w:rsid w:val="00BC324D"/>
    <w:rsid w:val="00BC3356"/>
    <w:rsid w:val="00BD3F19"/>
    <w:rsid w:val="00BD582C"/>
    <w:rsid w:val="00BE2648"/>
    <w:rsid w:val="00BE292E"/>
    <w:rsid w:val="00BE77D4"/>
    <w:rsid w:val="00C02DAF"/>
    <w:rsid w:val="00C04B86"/>
    <w:rsid w:val="00C05A77"/>
    <w:rsid w:val="00C07C13"/>
    <w:rsid w:val="00C11270"/>
    <w:rsid w:val="00C15C8B"/>
    <w:rsid w:val="00C17432"/>
    <w:rsid w:val="00C17C28"/>
    <w:rsid w:val="00C2007C"/>
    <w:rsid w:val="00C23180"/>
    <w:rsid w:val="00C23DBC"/>
    <w:rsid w:val="00C23E95"/>
    <w:rsid w:val="00C2503A"/>
    <w:rsid w:val="00C2523D"/>
    <w:rsid w:val="00C2746D"/>
    <w:rsid w:val="00C31248"/>
    <w:rsid w:val="00C31A5E"/>
    <w:rsid w:val="00C325BF"/>
    <w:rsid w:val="00C33A26"/>
    <w:rsid w:val="00C35E71"/>
    <w:rsid w:val="00C362FC"/>
    <w:rsid w:val="00C40FE8"/>
    <w:rsid w:val="00C41A38"/>
    <w:rsid w:val="00C41EFE"/>
    <w:rsid w:val="00C425DE"/>
    <w:rsid w:val="00C451F8"/>
    <w:rsid w:val="00C47E5F"/>
    <w:rsid w:val="00C5474C"/>
    <w:rsid w:val="00C56730"/>
    <w:rsid w:val="00C63E3C"/>
    <w:rsid w:val="00C64514"/>
    <w:rsid w:val="00C67582"/>
    <w:rsid w:val="00C675E7"/>
    <w:rsid w:val="00C73EAD"/>
    <w:rsid w:val="00C8055D"/>
    <w:rsid w:val="00C81A73"/>
    <w:rsid w:val="00C903AC"/>
    <w:rsid w:val="00C92085"/>
    <w:rsid w:val="00C95216"/>
    <w:rsid w:val="00C964F1"/>
    <w:rsid w:val="00C96F08"/>
    <w:rsid w:val="00CA1D59"/>
    <w:rsid w:val="00CA32E4"/>
    <w:rsid w:val="00CB17CF"/>
    <w:rsid w:val="00CB183A"/>
    <w:rsid w:val="00CB22EF"/>
    <w:rsid w:val="00CB3388"/>
    <w:rsid w:val="00CC3736"/>
    <w:rsid w:val="00CC37F4"/>
    <w:rsid w:val="00CC5BAF"/>
    <w:rsid w:val="00CD20AA"/>
    <w:rsid w:val="00CE5E3C"/>
    <w:rsid w:val="00CF1BA1"/>
    <w:rsid w:val="00CF3560"/>
    <w:rsid w:val="00CF5AC3"/>
    <w:rsid w:val="00D0614C"/>
    <w:rsid w:val="00D10601"/>
    <w:rsid w:val="00D276B8"/>
    <w:rsid w:val="00D30382"/>
    <w:rsid w:val="00D36649"/>
    <w:rsid w:val="00D36EA5"/>
    <w:rsid w:val="00D401C3"/>
    <w:rsid w:val="00D4087B"/>
    <w:rsid w:val="00D40964"/>
    <w:rsid w:val="00D40BFB"/>
    <w:rsid w:val="00D46691"/>
    <w:rsid w:val="00D46CA9"/>
    <w:rsid w:val="00D476F4"/>
    <w:rsid w:val="00D546BD"/>
    <w:rsid w:val="00D60F74"/>
    <w:rsid w:val="00D63F97"/>
    <w:rsid w:val="00D67E87"/>
    <w:rsid w:val="00D704A8"/>
    <w:rsid w:val="00D70F22"/>
    <w:rsid w:val="00D753A3"/>
    <w:rsid w:val="00D77418"/>
    <w:rsid w:val="00D84229"/>
    <w:rsid w:val="00D84A7D"/>
    <w:rsid w:val="00D90AF4"/>
    <w:rsid w:val="00D90AF6"/>
    <w:rsid w:val="00D91340"/>
    <w:rsid w:val="00D923CB"/>
    <w:rsid w:val="00D929F4"/>
    <w:rsid w:val="00D94F36"/>
    <w:rsid w:val="00D94FFD"/>
    <w:rsid w:val="00D969D0"/>
    <w:rsid w:val="00DA255A"/>
    <w:rsid w:val="00DA6FDD"/>
    <w:rsid w:val="00DB1FEA"/>
    <w:rsid w:val="00DB23E3"/>
    <w:rsid w:val="00DC5343"/>
    <w:rsid w:val="00DC59DC"/>
    <w:rsid w:val="00DD0735"/>
    <w:rsid w:val="00DD4724"/>
    <w:rsid w:val="00DD5EA1"/>
    <w:rsid w:val="00DE0609"/>
    <w:rsid w:val="00DE0B3F"/>
    <w:rsid w:val="00DE2FA6"/>
    <w:rsid w:val="00DE38C0"/>
    <w:rsid w:val="00DF08F7"/>
    <w:rsid w:val="00DF6B23"/>
    <w:rsid w:val="00DF73E6"/>
    <w:rsid w:val="00DF757E"/>
    <w:rsid w:val="00E01D9F"/>
    <w:rsid w:val="00E02A5F"/>
    <w:rsid w:val="00E0461A"/>
    <w:rsid w:val="00E06E2C"/>
    <w:rsid w:val="00E07BCC"/>
    <w:rsid w:val="00E109AC"/>
    <w:rsid w:val="00E12E93"/>
    <w:rsid w:val="00E13194"/>
    <w:rsid w:val="00E2098D"/>
    <w:rsid w:val="00E27C38"/>
    <w:rsid w:val="00E32608"/>
    <w:rsid w:val="00E3399F"/>
    <w:rsid w:val="00E34E44"/>
    <w:rsid w:val="00E36912"/>
    <w:rsid w:val="00E429C9"/>
    <w:rsid w:val="00E46FE6"/>
    <w:rsid w:val="00E54B95"/>
    <w:rsid w:val="00E569C4"/>
    <w:rsid w:val="00E56F20"/>
    <w:rsid w:val="00E57CEB"/>
    <w:rsid w:val="00E620D9"/>
    <w:rsid w:val="00E67743"/>
    <w:rsid w:val="00E70C29"/>
    <w:rsid w:val="00E7209E"/>
    <w:rsid w:val="00E720A9"/>
    <w:rsid w:val="00E74616"/>
    <w:rsid w:val="00E770E7"/>
    <w:rsid w:val="00E8195F"/>
    <w:rsid w:val="00E81B3A"/>
    <w:rsid w:val="00E829DE"/>
    <w:rsid w:val="00E83333"/>
    <w:rsid w:val="00E848F7"/>
    <w:rsid w:val="00E96100"/>
    <w:rsid w:val="00EB1BEB"/>
    <w:rsid w:val="00EB30C4"/>
    <w:rsid w:val="00EB3D8F"/>
    <w:rsid w:val="00EB4F29"/>
    <w:rsid w:val="00EB5D35"/>
    <w:rsid w:val="00EC480B"/>
    <w:rsid w:val="00EC4B72"/>
    <w:rsid w:val="00EC5A3B"/>
    <w:rsid w:val="00ED465B"/>
    <w:rsid w:val="00ED5790"/>
    <w:rsid w:val="00EE1379"/>
    <w:rsid w:val="00EE17E4"/>
    <w:rsid w:val="00EE2F16"/>
    <w:rsid w:val="00EE5DD6"/>
    <w:rsid w:val="00EE750E"/>
    <w:rsid w:val="00EF13EB"/>
    <w:rsid w:val="00EF30ED"/>
    <w:rsid w:val="00EF3C07"/>
    <w:rsid w:val="00EF4EFE"/>
    <w:rsid w:val="00F00BDB"/>
    <w:rsid w:val="00F065A8"/>
    <w:rsid w:val="00F12366"/>
    <w:rsid w:val="00F1445B"/>
    <w:rsid w:val="00F14C67"/>
    <w:rsid w:val="00F15842"/>
    <w:rsid w:val="00F15F20"/>
    <w:rsid w:val="00F2086D"/>
    <w:rsid w:val="00F24470"/>
    <w:rsid w:val="00F24D9F"/>
    <w:rsid w:val="00F25211"/>
    <w:rsid w:val="00F3264A"/>
    <w:rsid w:val="00F35485"/>
    <w:rsid w:val="00F364E7"/>
    <w:rsid w:val="00F429DC"/>
    <w:rsid w:val="00F45B75"/>
    <w:rsid w:val="00F525B6"/>
    <w:rsid w:val="00F5430B"/>
    <w:rsid w:val="00F57C45"/>
    <w:rsid w:val="00F600E1"/>
    <w:rsid w:val="00F6154A"/>
    <w:rsid w:val="00F61DC8"/>
    <w:rsid w:val="00F736FE"/>
    <w:rsid w:val="00F758B4"/>
    <w:rsid w:val="00F76C63"/>
    <w:rsid w:val="00F76C75"/>
    <w:rsid w:val="00F7723A"/>
    <w:rsid w:val="00F77D61"/>
    <w:rsid w:val="00F80BDD"/>
    <w:rsid w:val="00F81415"/>
    <w:rsid w:val="00F818D0"/>
    <w:rsid w:val="00F81D0A"/>
    <w:rsid w:val="00F84066"/>
    <w:rsid w:val="00F905EB"/>
    <w:rsid w:val="00F9190C"/>
    <w:rsid w:val="00F9429A"/>
    <w:rsid w:val="00FA4F9E"/>
    <w:rsid w:val="00FA71AF"/>
    <w:rsid w:val="00FA77C7"/>
    <w:rsid w:val="00FB2203"/>
    <w:rsid w:val="00FB38FC"/>
    <w:rsid w:val="00FC2ABE"/>
    <w:rsid w:val="00FC62AC"/>
    <w:rsid w:val="00FD14CD"/>
    <w:rsid w:val="00FD20BB"/>
    <w:rsid w:val="00FE0971"/>
    <w:rsid w:val="00FE2381"/>
    <w:rsid w:val="00FE4045"/>
    <w:rsid w:val="00FE41B1"/>
    <w:rsid w:val="00FE7CA1"/>
    <w:rsid w:val="00FF1370"/>
    <w:rsid w:val="00FF3AB9"/>
    <w:rsid w:val="00FF4228"/>
    <w:rsid w:val="00FF76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FB70A1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910F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E372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3721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7E372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semiHidden/>
    <w:unhideWhenUsed/>
    <w:rsid w:val="007E3721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7E372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7E3721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3721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3721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7E372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E3721"/>
  </w:style>
  <w:style w:type="paragraph" w:styleId="Footer">
    <w:name w:val="footer"/>
    <w:basedOn w:val="Normal"/>
    <w:link w:val="FooterChar"/>
    <w:uiPriority w:val="99"/>
    <w:unhideWhenUsed/>
    <w:rsid w:val="007E372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E3721"/>
  </w:style>
  <w:style w:type="character" w:styleId="Hyperlink">
    <w:name w:val="Hyperlink"/>
    <w:basedOn w:val="DefaultParagraphFont"/>
    <w:uiPriority w:val="99"/>
    <w:unhideWhenUsed/>
    <w:rsid w:val="007E3721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730369"/>
  </w:style>
  <w:style w:type="character" w:styleId="PlaceholderText">
    <w:name w:val="Placeholder Text"/>
    <w:basedOn w:val="DefaultParagraphFont"/>
    <w:uiPriority w:val="99"/>
    <w:semiHidden/>
    <w:rsid w:val="004C498A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691EAC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01A48"/>
    <w:pPr>
      <w:spacing w:after="0" w:line="240" w:lineRule="auto"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1B688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B6886"/>
    <w:rPr>
      <w:rFonts w:ascii="Tahoma" w:hAnsi="Tahoma" w:cs="Tahoma"/>
      <w:sz w:val="16"/>
      <w:szCs w:val="16"/>
    </w:rPr>
  </w:style>
  <w:style w:type="paragraph" w:styleId="NoSpacing">
    <w:name w:val="No Spacing"/>
    <w:uiPriority w:val="1"/>
    <w:qFormat/>
    <w:rsid w:val="00B01031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626FCD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26FCD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26FCD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26FCD"/>
    <w:rPr>
      <w:noProof/>
      <w:sz w:val="16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910F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E372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3721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7E372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semiHidden/>
    <w:unhideWhenUsed/>
    <w:rsid w:val="007E3721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7E372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7E3721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3721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3721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7E372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E3721"/>
  </w:style>
  <w:style w:type="paragraph" w:styleId="Footer">
    <w:name w:val="footer"/>
    <w:basedOn w:val="Normal"/>
    <w:link w:val="FooterChar"/>
    <w:uiPriority w:val="99"/>
    <w:unhideWhenUsed/>
    <w:rsid w:val="007E372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E3721"/>
  </w:style>
  <w:style w:type="character" w:styleId="Hyperlink">
    <w:name w:val="Hyperlink"/>
    <w:basedOn w:val="DefaultParagraphFont"/>
    <w:uiPriority w:val="99"/>
    <w:unhideWhenUsed/>
    <w:rsid w:val="007E3721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730369"/>
  </w:style>
  <w:style w:type="character" w:styleId="PlaceholderText">
    <w:name w:val="Placeholder Text"/>
    <w:basedOn w:val="DefaultParagraphFont"/>
    <w:uiPriority w:val="99"/>
    <w:semiHidden/>
    <w:rsid w:val="004C498A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691EAC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01A48"/>
    <w:pPr>
      <w:spacing w:after="0" w:line="240" w:lineRule="auto"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1B688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B6886"/>
    <w:rPr>
      <w:rFonts w:ascii="Tahoma" w:hAnsi="Tahoma" w:cs="Tahoma"/>
      <w:sz w:val="16"/>
      <w:szCs w:val="16"/>
    </w:rPr>
  </w:style>
  <w:style w:type="paragraph" w:styleId="NoSpacing">
    <w:name w:val="No Spacing"/>
    <w:uiPriority w:val="1"/>
    <w:qFormat/>
    <w:rsid w:val="00B01031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626FCD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26FCD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26FCD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26FCD"/>
    <w:rPr>
      <w:noProof/>
      <w:sz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162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83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099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35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283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21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49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557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677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456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011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06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381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82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210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762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yperlink" Target="file:///D:\USERDATA\paper\imputation_accuracy_review\Table_5.xlsx" TargetMode="External"/><Relationship Id="rId18" Type="http://schemas.openxmlformats.org/officeDocument/2006/relationships/hyperlink" Target="file:///D:\USERDATA\paper\imputation_accuracy_review\Table_5.xlsx" TargetMode="External"/><Relationship Id="rId3" Type="http://schemas.openxmlformats.org/officeDocument/2006/relationships/numbering" Target="numbering.xml"/><Relationship Id="rId21" Type="http://schemas.openxmlformats.org/officeDocument/2006/relationships/hyperlink" Target="file:///D:\USERDATA\paper\imputation_accuracy_review\Table_5.xlsx" TargetMode="External"/><Relationship Id="rId7" Type="http://schemas.openxmlformats.org/officeDocument/2006/relationships/webSettings" Target="webSettings.xml"/><Relationship Id="rId12" Type="http://schemas.openxmlformats.org/officeDocument/2006/relationships/hyperlink" Target="file:///D:\USERDATA\paper\imputation_accuracy_review\Table_5.xlsx" TargetMode="External"/><Relationship Id="rId17" Type="http://schemas.openxmlformats.org/officeDocument/2006/relationships/hyperlink" Target="file:///D:\USERDATA\paper\imputation_accuracy_review\Table_5.xlsx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file:///D:\USERDATA\paper\imputation_accuracy_review\Table_5.xlsx" TargetMode="External"/><Relationship Id="rId20" Type="http://schemas.openxmlformats.org/officeDocument/2006/relationships/hyperlink" Target="file:///D:\USERDATA\paper\imputation_accuracy_review\Table_5.xlsx" TargetMode="Externa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file:///D:\USERDATA\paper\imputation_accuracy_review\Table_5.xlsx" TargetMode="External"/><Relationship Id="rId24" Type="http://schemas.openxmlformats.org/officeDocument/2006/relationships/theme" Target="theme/theme1.xml"/><Relationship Id="rId5" Type="http://schemas.microsoft.com/office/2007/relationships/stylesWithEffects" Target="stylesWithEffects.xml"/><Relationship Id="rId15" Type="http://schemas.openxmlformats.org/officeDocument/2006/relationships/hyperlink" Target="file:///D:\USERDATA\paper\imputation_accuracy_review\Table_5.xlsx" TargetMode="External"/><Relationship Id="rId23" Type="http://schemas.openxmlformats.org/officeDocument/2006/relationships/fontTable" Target="fontTable.xml"/><Relationship Id="rId10" Type="http://schemas.openxmlformats.org/officeDocument/2006/relationships/hyperlink" Target="file:///D:\USERDATA\paper\imputation_accuracy_review\Table_5.xlsx" TargetMode="External"/><Relationship Id="rId19" Type="http://schemas.openxmlformats.org/officeDocument/2006/relationships/hyperlink" Target="file:///D:\USERDATA\paper\imputation_accuracy_review\Table_5.xlsx" TargetMode="Externa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hyperlink" Target="file:///D:\USERDATA\paper\imputation_accuracy_review\Table_5.xlsx" TargetMode="External"/><Relationship Id="rId22" Type="http://schemas.openxmlformats.org/officeDocument/2006/relationships/hyperlink" Target="file:///D:\USERDATA\paper\imputation_accuracy_review\Table_5.xls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B074C9D-4AD2-4FAC-9762-650BC5A6863E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58585247-0A85-4986-90B3-DEA590C418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1</TotalTime>
  <Pages>3</Pages>
  <Words>1552</Words>
  <Characters>8851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R</Company>
  <LinksUpToDate>false</LinksUpToDate>
  <CharactersWithSpaces>103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lus, Mario</dc:creator>
  <cp:lastModifiedBy>Calus, Mario</cp:lastModifiedBy>
  <cp:revision>27</cp:revision>
  <cp:lastPrinted>2013-09-20T13:59:00Z</cp:lastPrinted>
  <dcterms:created xsi:type="dcterms:W3CDTF">2014-03-28T13:41:00Z</dcterms:created>
  <dcterms:modified xsi:type="dcterms:W3CDTF">2014-06-12T13:19:00Z</dcterms:modified>
</cp:coreProperties>
</file>